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F17B5" w14:textId="431AA7B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r w:rsidR="00A36E93">
        <w:rPr>
          <w:rFonts w:asciiTheme="minorHAnsi" w:hAnsiTheme="minorHAnsi" w:cstheme="minorHAnsi"/>
          <w:b/>
          <w:bCs/>
          <w:lang w:val="en-AU"/>
        </w:rPr>
        <w:t xml:space="preserve"> for Schilling et al,</w:t>
      </w:r>
    </w:p>
    <w:p w14:paraId="0DFD392C" w14:textId="77777777" w:rsidR="00922E04" w:rsidRDefault="00922E04" w:rsidP="00922E04">
      <w:pPr>
        <w:spacing w:line="360" w:lineRule="auto"/>
        <w:rPr>
          <w:rFonts w:asciiTheme="minorHAnsi" w:hAnsiTheme="minorHAnsi" w:cstheme="minorHAnsi"/>
          <w:lang w:val="en-AU"/>
        </w:rPr>
      </w:pPr>
    </w:p>
    <w:p w14:paraId="46870C39" w14:textId="41B11FF0" w:rsidR="00922E04" w:rsidRPr="00F15D89" w:rsidRDefault="00555CC6" w:rsidP="00922E04">
      <w:pPr>
        <w:spacing w:line="360" w:lineRule="auto"/>
        <w:rPr>
          <w:rFonts w:asciiTheme="minorHAnsi" w:hAnsiTheme="minorHAnsi" w:cstheme="minorHAnsi"/>
          <w:lang w:val="en-AU"/>
        </w:rPr>
      </w:pPr>
      <w:r>
        <w:rPr>
          <w:rFonts w:asciiTheme="minorHAnsi" w:hAnsiTheme="minorHAnsi" w:cstheme="minorHAnsi"/>
          <w:noProof/>
          <w:lang w:val="en-AU"/>
        </w:rPr>
        <w:drawing>
          <wp:inline distT="0" distB="0" distL="0" distR="0" wp14:anchorId="6A027B65" wp14:editId="6490D080">
            <wp:extent cx="4459605" cy="5106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59605" cy="5106670"/>
                    </a:xfrm>
                    <a:prstGeom prst="rect">
                      <a:avLst/>
                    </a:prstGeom>
                    <a:noFill/>
                    <a:ln>
                      <a:noFill/>
                    </a:ln>
                  </pic:spPr>
                </pic:pic>
              </a:graphicData>
            </a:graphic>
          </wp:inline>
        </w:drawing>
      </w:r>
    </w:p>
    <w:p w14:paraId="45ECCC3C" w14:textId="060D804A" w:rsidR="00922E04"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mg m</w:t>
      </w:r>
      <w:r>
        <w:rPr>
          <w:rFonts w:asciiTheme="minorHAnsi" w:hAnsiTheme="minorHAnsi" w:cstheme="minorHAnsi"/>
          <w:vertAlign w:val="superscript"/>
          <w:lang w:val="en-AU"/>
        </w:rPr>
        <w:t>-3</w:t>
      </w:r>
      <w:r>
        <w:rPr>
          <w:rFonts w:asciiTheme="minorHAnsi" w:hAnsiTheme="minorHAnsi" w:cstheme="minorHAnsi"/>
          <w:lang w:val="en-AU"/>
        </w:rPr>
        <w:t>) in the region during our study showing low amounts of Chlorophyll at all the transect sites (black lines) during our study.</w:t>
      </w:r>
      <w:r w:rsidR="00555CC6">
        <w:rPr>
          <w:rFonts w:asciiTheme="minorHAnsi" w:hAnsiTheme="minorHAnsi" w:cstheme="minorHAnsi"/>
          <w:lang w:val="en-AU"/>
        </w:rPr>
        <w:t xml:space="preserve"> Black contour lines connect areas of equal sea surface height anomaly.</w:t>
      </w:r>
    </w:p>
    <w:p w14:paraId="2863F8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1E3B9DBE" w14:textId="77777777" w:rsidR="00922E04" w:rsidRPr="00F15D89" w:rsidRDefault="00922E04" w:rsidP="00922E04">
      <w:pPr>
        <w:spacing w:line="360" w:lineRule="auto"/>
        <w:rPr>
          <w:rFonts w:asciiTheme="minorHAnsi" w:hAnsiTheme="minorHAnsi" w:cstheme="minorHAnsi"/>
          <w:lang w:val="en-AU"/>
        </w:rPr>
      </w:pPr>
      <w:r>
        <w:rPr>
          <w:noProof/>
        </w:rPr>
        <w:lastRenderedPageBreak/>
        <w:drawing>
          <wp:inline distT="0" distB="0" distL="0" distR="0" wp14:anchorId="3F1350F0" wp14:editId="6314E811">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701F3DF7" w14:textId="77777777" w:rsidR="00922E04" w:rsidRPr="00F15D89"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Pr>
          <w:rFonts w:asciiTheme="minorHAnsi" w:hAnsiTheme="minorHAnsi" w:cstheme="minorHAnsi"/>
          <w:lang w:val="en-AU"/>
        </w:rPr>
        <w:t>10</w:t>
      </w:r>
      <w:r w:rsidRPr="00F15D89">
        <w:rPr>
          <w:rFonts w:asciiTheme="minorHAnsi" w:hAnsiTheme="minorHAnsi" w:cstheme="minorHAnsi"/>
          <w:lang w:val="en-AU"/>
        </w:rPr>
        <w:t xml:space="preserve"> x </w:t>
      </w:r>
      <w:r>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999128E" w14:textId="77777777" w:rsidR="00922E04" w:rsidRPr="00F15D89" w:rsidRDefault="00922E04" w:rsidP="00922E04">
      <w:pPr>
        <w:spacing w:line="360" w:lineRule="auto"/>
        <w:rPr>
          <w:rFonts w:asciiTheme="minorHAnsi" w:hAnsiTheme="minorHAnsi" w:cstheme="minorHAnsi"/>
          <w:lang w:val="en-AU"/>
        </w:rPr>
      </w:pPr>
    </w:p>
    <w:p w14:paraId="0069CC19"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75C78DF5" w14:textId="77777777" w:rsidR="00922E04" w:rsidRPr="0072168F" w:rsidRDefault="00922E04" w:rsidP="00922E04">
      <w:pPr>
        <w:spacing w:line="360" w:lineRule="auto"/>
        <w:rPr>
          <w:rFonts w:asciiTheme="minorHAnsi" w:hAnsiTheme="minorHAnsi" w:cstheme="minorHAnsi"/>
          <w:lang w:val="en-AU"/>
        </w:rPr>
      </w:pPr>
    </w:p>
    <w:p w14:paraId="039DD6A9" w14:textId="77777777" w:rsidR="00922E04" w:rsidRDefault="00922E04" w:rsidP="00922E04">
      <w:pPr>
        <w:spacing w:line="360" w:lineRule="auto"/>
        <w:rPr>
          <w:rFonts w:asciiTheme="minorHAnsi" w:hAnsiTheme="minorHAnsi" w:cstheme="minorHAnsi"/>
          <w:lang w:val="en-AU"/>
        </w:rPr>
      </w:pPr>
    </w:p>
    <w:p w14:paraId="5940CD69" w14:textId="77777777" w:rsidR="00922E04" w:rsidRDefault="00922E04" w:rsidP="00922E04">
      <w:pPr>
        <w:spacing w:line="360" w:lineRule="auto"/>
        <w:rPr>
          <w:rFonts w:asciiTheme="minorHAnsi" w:hAnsiTheme="minorHAnsi" w:cstheme="minorHAnsi"/>
          <w:lang w:val="en-AU"/>
        </w:rPr>
      </w:pPr>
      <w:r>
        <w:rPr>
          <w:noProof/>
        </w:rPr>
        <w:drawing>
          <wp:inline distT="0" distB="0" distL="0" distR="0" wp14:anchorId="3417CF0F" wp14:editId="106F4818">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261521F1" w14:textId="77777777" w:rsidR="00922E04" w:rsidRDefault="00922E04" w:rsidP="00922E04">
      <w:pPr>
        <w:spacing w:line="360" w:lineRule="auto"/>
        <w:rPr>
          <w:rFonts w:asciiTheme="minorHAnsi" w:hAnsiTheme="minorHAnsi" w:cstheme="minorHAnsi"/>
          <w:lang w:val="en-AU"/>
        </w:rPr>
      </w:pPr>
    </w:p>
    <w:p w14:paraId="13C3EA81" w14:textId="77777777" w:rsidR="00922E04" w:rsidRPr="00F15D89"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 The vertical black lines show the times of the 4 transects in this study, in chronological order these were Diamond Head, North Solitary, Evans Head then Cape Byron.</w:t>
      </w:r>
    </w:p>
    <w:p w14:paraId="5E080312" w14:textId="77777777" w:rsidR="00922E04" w:rsidRPr="00F15D89" w:rsidRDefault="00922E04" w:rsidP="00922E04">
      <w:pPr>
        <w:spacing w:line="360" w:lineRule="auto"/>
        <w:rPr>
          <w:rFonts w:asciiTheme="minorHAnsi" w:hAnsiTheme="minorHAnsi" w:cstheme="minorHAnsi"/>
          <w:lang w:val="en-AU"/>
        </w:rPr>
      </w:pPr>
    </w:p>
    <w:p w14:paraId="746AA9D2"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3B01C6CA" w14:textId="74457884" w:rsidR="00922E04" w:rsidRDefault="00133BE7" w:rsidP="00922E04">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4D3A654E" wp14:editId="6923F866">
            <wp:extent cx="5727700" cy="6678930"/>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6678930"/>
                    </a:xfrm>
                    <a:prstGeom prst="rect">
                      <a:avLst/>
                    </a:prstGeom>
                    <a:noFill/>
                    <a:ln>
                      <a:noFill/>
                    </a:ln>
                  </pic:spPr>
                </pic:pic>
              </a:graphicData>
            </a:graphic>
          </wp:inline>
        </w:drawing>
      </w:r>
    </w:p>
    <w:p w14:paraId="4E3403A1" w14:textId="77777777" w:rsidR="00922E04"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4</w:t>
      </w:r>
      <w:r>
        <w:rPr>
          <w:rFonts w:asciiTheme="minorHAnsi" w:hAnsiTheme="minorHAnsi" w:cstheme="minorHAnsi"/>
          <w:lang w:val="en-AU"/>
        </w:rPr>
        <w:t xml:space="preserve"> Cross-shelf</w:t>
      </w:r>
      <w:r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Pr>
          <w:rFonts w:asciiTheme="minorHAnsi" w:hAnsiTheme="minorHAnsi" w:cstheme="minorHAnsi"/>
          <w:lang w:val="en-AU"/>
        </w:rPr>
        <w:t xml:space="preserve"> The red line shows the 21°C isotherm based on the </w:t>
      </w:r>
      <w:proofErr w:type="spellStart"/>
      <w:r>
        <w:rPr>
          <w:rFonts w:asciiTheme="minorHAnsi" w:hAnsiTheme="minorHAnsi" w:cstheme="minorHAnsi"/>
          <w:lang w:val="en-AU"/>
        </w:rPr>
        <w:t>SeaSoar</w:t>
      </w:r>
      <w:proofErr w:type="spellEnd"/>
      <w:r>
        <w:rPr>
          <w:rFonts w:asciiTheme="minorHAnsi" w:hAnsiTheme="minorHAnsi" w:cstheme="minorHAnsi"/>
          <w:lang w:val="en-AU"/>
        </w:rPr>
        <w:t xml:space="preserve"> transect.</w:t>
      </w:r>
      <w:r w:rsidRPr="00F15D89">
        <w:rPr>
          <w:rFonts w:asciiTheme="minorHAnsi" w:hAnsiTheme="minorHAnsi" w:cstheme="minorHAnsi"/>
          <w:lang w:val="en-AU"/>
        </w:rPr>
        <w:t xml:space="preserve"> </w:t>
      </w:r>
      <w:r>
        <w:rPr>
          <w:rFonts w:asciiTheme="minorHAnsi" w:hAnsiTheme="minorHAnsi" w:cstheme="minorHAnsi"/>
          <w:lang w:val="en-AU"/>
        </w:rPr>
        <w:t>Note there was no 21°C isotherm for Diamond Head.</w:t>
      </w:r>
    </w:p>
    <w:p w14:paraId="3C7C25EF"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01C811A1" w14:textId="77777777" w:rsidR="00922E04" w:rsidRPr="00F15D89" w:rsidRDefault="00922E04" w:rsidP="00922E04">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3C3FFDB1" wp14:editId="7DF44072">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7358EBC2"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35595A01" w14:textId="77777777" w:rsidR="00922E04" w:rsidRPr="00F15D89" w:rsidRDefault="00922E04" w:rsidP="00922E04">
      <w:pPr>
        <w:spacing w:line="360" w:lineRule="auto"/>
        <w:rPr>
          <w:rFonts w:asciiTheme="minorHAnsi" w:hAnsiTheme="minorHAnsi" w:cstheme="minorHAnsi"/>
          <w:lang w:val="en-AU"/>
        </w:rPr>
      </w:pPr>
      <w:r>
        <w:rPr>
          <w:noProof/>
          <w:lang w:val="en-AU" w:eastAsia="en-AU"/>
        </w:rPr>
        <w:lastRenderedPageBreak/>
        <w:drawing>
          <wp:inline distT="0" distB="0" distL="0" distR="0" wp14:anchorId="1E594AC1" wp14:editId="629592F8">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3FDEB1C1" w14:textId="77777777" w:rsidR="00922E04" w:rsidRDefault="00922E04" w:rsidP="00922E04">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w:t>
      </w:r>
      <w:r>
        <w:rPr>
          <w:rFonts w:asciiTheme="minorHAnsi" w:hAnsiTheme="minorHAnsi" w:cstheme="minorHAnsi"/>
          <w:vertAlign w:val="subscript"/>
          <w:lang w:val="en-AU"/>
        </w:rPr>
        <w:softHyphen/>
        <w:t>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645E248F" w14:textId="527234F5" w:rsidR="00133BE7" w:rsidRDefault="00922E04" w:rsidP="00133BE7">
      <w:pPr>
        <w:spacing w:line="360" w:lineRule="auto"/>
        <w:rPr>
          <w:rFonts w:asciiTheme="minorHAnsi" w:hAnsiTheme="minorHAnsi" w:cstheme="minorHAnsi"/>
          <w:b/>
          <w:bCs/>
          <w:lang w:val="en-AU"/>
        </w:rPr>
      </w:pPr>
      <w:r>
        <w:rPr>
          <w:rFonts w:asciiTheme="minorHAnsi" w:hAnsiTheme="minorHAnsi" w:cstheme="minorHAnsi"/>
          <w:lang w:val="en-AU"/>
        </w:rPr>
        <w:br w:type="page"/>
      </w:r>
      <w:r w:rsidR="00BB7B8C">
        <w:rPr>
          <w:rFonts w:asciiTheme="minorHAnsi" w:hAnsiTheme="minorHAnsi" w:cstheme="minorHAnsi"/>
          <w:noProof/>
          <w:lang w:val="en-AU"/>
        </w:rPr>
        <w:lastRenderedPageBreak/>
        <w:drawing>
          <wp:inline distT="0" distB="0" distL="0" distR="0" wp14:anchorId="56C105A0" wp14:editId="653236EE">
            <wp:extent cx="5723890" cy="66859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p>
    <w:p w14:paraId="5D560756" w14:textId="238BC814" w:rsidR="00922E04" w:rsidRDefault="00133BE7" w:rsidP="00133BE7">
      <w:pPr>
        <w:spacing w:line="360" w:lineRule="auto"/>
        <w:rPr>
          <w:rFonts w:asciiTheme="minorHAnsi" w:hAnsiTheme="minorHAnsi" w:cstheme="minorHAnsi"/>
          <w:lang w:val="en-AU"/>
        </w:rPr>
      </w:pPr>
      <w:r>
        <w:rPr>
          <w:rFonts w:asciiTheme="minorHAnsi" w:hAnsiTheme="minorHAnsi" w:cstheme="minorHAnsi"/>
          <w:b/>
          <w:bCs/>
          <w:lang w:val="en-AU"/>
        </w:rPr>
        <w:t xml:space="preserve">Figure S7 </w:t>
      </w:r>
      <w:r>
        <w:rPr>
          <w:rFonts w:asciiTheme="minorHAnsi" w:hAnsiTheme="minorHAnsi" w:cstheme="minorHAnsi"/>
          <w:lang w:val="en-AU"/>
        </w:rPr>
        <w:t xml:space="preserve">Cross-shelf interpolations of </w:t>
      </w:r>
      <w:r w:rsidR="00A36E93">
        <w:rPr>
          <w:rFonts w:asciiTheme="minorHAnsi" w:hAnsiTheme="minorHAnsi" w:cstheme="minorHAnsi"/>
          <w:szCs w:val="24"/>
          <w:lang w:val="en-AU"/>
        </w:rPr>
        <w:t>particulate (</w:t>
      </w:r>
      <w:r w:rsidR="00A36E93" w:rsidRPr="00F15D89">
        <w:rPr>
          <w:rFonts w:asciiTheme="minorHAnsi" w:hAnsiTheme="minorHAnsi" w:cstheme="minorHAnsi"/>
          <w:szCs w:val="24"/>
          <w:lang w:val="en-AU"/>
        </w:rPr>
        <w:t>zooplankton</w:t>
      </w:r>
      <w:r w:rsidR="00A36E93">
        <w:rPr>
          <w:rFonts w:asciiTheme="minorHAnsi" w:hAnsiTheme="minorHAnsi" w:cstheme="minorHAnsi"/>
          <w:szCs w:val="24"/>
          <w:lang w:val="en-AU"/>
        </w:rPr>
        <w:t>)</w:t>
      </w:r>
      <w:r w:rsidR="00A36E93" w:rsidRPr="00F15D89">
        <w:rPr>
          <w:rFonts w:asciiTheme="minorHAnsi" w:hAnsiTheme="minorHAnsi" w:cstheme="minorHAnsi"/>
          <w:szCs w:val="24"/>
          <w:lang w:val="en-AU"/>
        </w:rPr>
        <w:t xml:space="preserve"> </w:t>
      </w:r>
      <w:r>
        <w:rPr>
          <w:rFonts w:asciiTheme="minorHAnsi" w:hAnsiTheme="minorHAnsi" w:cstheme="minorHAnsi"/>
          <w:lang w:val="en-AU"/>
        </w:rPr>
        <w:t>abundance (individuals m</w:t>
      </w:r>
      <w:r w:rsidRPr="00D91963">
        <w:rPr>
          <w:rFonts w:asciiTheme="minorHAnsi" w:hAnsiTheme="minorHAnsi" w:cstheme="minorHAnsi"/>
          <w:vertAlign w:val="superscript"/>
          <w:lang w:val="en-AU"/>
        </w:rPr>
        <w:t>-3</w:t>
      </w:r>
      <w:r>
        <w:rPr>
          <w:rFonts w:asciiTheme="minorHAnsi" w:hAnsiTheme="minorHAnsi" w:cstheme="minorHAnsi"/>
          <w:lang w:val="en-AU"/>
        </w:rPr>
        <w:t xml:space="preserve">). Measurements were taken as part of a CTD transect (data points shown as dots). Black lines connect areas of equal temperature (°C).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670980FB" w14:textId="78688E9C" w:rsidR="00133BE7" w:rsidRDefault="00AC7798" w:rsidP="00133BE7">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7BF9E5C1" wp14:editId="2DE82D89">
            <wp:extent cx="5459465" cy="6377049"/>
            <wp:effectExtent l="0" t="0" r="825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63265" cy="6381488"/>
                    </a:xfrm>
                    <a:prstGeom prst="rect">
                      <a:avLst/>
                    </a:prstGeom>
                    <a:noFill/>
                    <a:ln>
                      <a:noFill/>
                    </a:ln>
                  </pic:spPr>
                </pic:pic>
              </a:graphicData>
            </a:graphic>
          </wp:inline>
        </w:drawing>
      </w:r>
    </w:p>
    <w:p w14:paraId="72A61584" w14:textId="4A1A8270" w:rsidR="00133BE7" w:rsidRDefault="00133BE7" w:rsidP="00133BE7">
      <w:pPr>
        <w:spacing w:line="360" w:lineRule="auto"/>
        <w:rPr>
          <w:rFonts w:asciiTheme="minorHAnsi" w:hAnsiTheme="minorHAnsi" w:cstheme="minorHAnsi"/>
          <w:lang w:val="en-AU"/>
        </w:rPr>
      </w:pPr>
      <w:r>
        <w:rPr>
          <w:rFonts w:asciiTheme="minorHAnsi" w:hAnsiTheme="minorHAnsi" w:cstheme="minorHAnsi"/>
          <w:b/>
          <w:bCs/>
          <w:lang w:val="en-AU"/>
        </w:rPr>
        <w:t>Figure S8</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sidR="00A36E93">
        <w:rPr>
          <w:rFonts w:asciiTheme="minorHAnsi" w:hAnsiTheme="minorHAnsi" w:cstheme="minorHAnsi"/>
          <w:szCs w:val="24"/>
          <w:lang w:val="en-AU"/>
        </w:rPr>
        <w:t>particulate (</w:t>
      </w:r>
      <w:r w:rsidR="00A36E93" w:rsidRPr="00F15D89">
        <w:rPr>
          <w:rFonts w:asciiTheme="minorHAnsi" w:hAnsiTheme="minorHAnsi" w:cstheme="minorHAnsi"/>
          <w:szCs w:val="24"/>
          <w:lang w:val="en-AU"/>
        </w:rPr>
        <w:t>zooplankton</w:t>
      </w:r>
      <w:r w:rsidR="00A36E93">
        <w:rPr>
          <w:rFonts w:asciiTheme="minorHAnsi" w:hAnsiTheme="minorHAnsi" w:cstheme="minorHAnsi"/>
          <w:szCs w:val="24"/>
          <w:lang w:val="en-AU"/>
        </w:rPr>
        <w:t>)</w:t>
      </w:r>
      <w:r w:rsidR="00A36E93" w:rsidRPr="00F15D89">
        <w:rPr>
          <w:rFonts w:asciiTheme="minorHAnsi" w:hAnsiTheme="minorHAnsi" w:cstheme="minorHAnsi"/>
          <w:szCs w:val="24"/>
          <w:lang w:val="en-AU"/>
        </w:rPr>
        <w:t xml:space="preserve"> </w:t>
      </w:r>
      <w:r>
        <w:rPr>
          <w:rFonts w:asciiTheme="minorHAnsi" w:hAnsiTheme="minorHAnsi" w:cstheme="minorHAnsi"/>
          <w:lang w:val="en-AU"/>
        </w:rPr>
        <w:t>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using the Normalised Biomass Size Spectrum (NBSS) 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w:t>
      </w:r>
      <w:r w:rsidRPr="00CF4DB0">
        <w:rPr>
          <w:rFonts w:asciiTheme="minorHAnsi" w:hAnsiTheme="minorHAnsi" w:cstheme="minorHAnsi"/>
          <w:i/>
          <w:iCs/>
          <w:lang w:val="en-AU"/>
        </w:rPr>
        <w:t>r</w:t>
      </w:r>
      <w:r w:rsidRPr="00044EBD">
        <w:rPr>
          <w:rFonts w:asciiTheme="minorHAnsi" w:hAnsiTheme="minorHAnsi" w:cstheme="minorHAnsi"/>
          <w:lang w:val="en-AU"/>
        </w:rPr>
        <w:t xml:space="preserve">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Pr>
          <w:rFonts w:asciiTheme="minorHAnsi" w:hAnsiTheme="minorHAnsi" w:cstheme="minorHAnsi"/>
          <w:i/>
          <w:iCs/>
          <w:lang w:val="en-AU"/>
        </w:rPr>
        <w:t>p</w:t>
      </w:r>
      <w:r w:rsidRPr="00044EBD">
        <w:rPr>
          <w:rFonts w:asciiTheme="minorHAnsi" w:hAnsiTheme="minorHAnsi" w:cstheme="minorHAnsi"/>
          <w:i/>
          <w:iCs/>
          <w:lang w:val="en-AU"/>
        </w:rPr>
        <w:t xml:space="preserve">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p>
    <w:p w14:paraId="667A2C72" w14:textId="340CB242" w:rsidR="00555CC6" w:rsidRDefault="00555CC6" w:rsidP="00922E04">
      <w:pPr>
        <w:spacing w:line="360" w:lineRule="auto"/>
        <w:rPr>
          <w:rFonts w:asciiTheme="minorHAnsi" w:hAnsiTheme="minorHAnsi" w:cstheme="minorHAnsi"/>
          <w:lang w:val="en-AU"/>
        </w:rPr>
      </w:pPr>
    </w:p>
    <w:p w14:paraId="459C921E" w14:textId="6A538718" w:rsidR="00133BE7" w:rsidRDefault="009459B4" w:rsidP="00133BE7">
      <w:pPr>
        <w:spacing w:line="360" w:lineRule="auto"/>
        <w:rPr>
          <w:rFonts w:asciiTheme="minorHAnsi" w:hAnsiTheme="minorHAnsi" w:cstheme="minorHAnsi"/>
          <w:b/>
          <w:bCs/>
          <w:lang w:val="en-AU"/>
        </w:rPr>
      </w:pPr>
      <w:r>
        <w:rPr>
          <w:rFonts w:asciiTheme="minorHAnsi" w:hAnsiTheme="minorHAnsi" w:cstheme="minorHAnsi"/>
          <w:b/>
          <w:bCs/>
          <w:noProof/>
          <w:lang w:val="en-AU"/>
        </w:rPr>
        <w:drawing>
          <wp:inline distT="0" distB="0" distL="0" distR="0" wp14:anchorId="26C2DF65" wp14:editId="1C0E4400">
            <wp:extent cx="5723890" cy="66859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p>
    <w:p w14:paraId="229E7552" w14:textId="77777777" w:rsidR="00133BE7" w:rsidRDefault="00133BE7" w:rsidP="00133BE7">
      <w:pPr>
        <w:rPr>
          <w:rFonts w:asciiTheme="minorHAnsi" w:hAnsiTheme="minorHAnsi" w:cstheme="minorHAnsi"/>
          <w:b/>
          <w:bCs/>
          <w:lang w:val="en-AU"/>
        </w:rPr>
      </w:pPr>
    </w:p>
    <w:p w14:paraId="34079E43" w14:textId="11DD827D" w:rsidR="00133BE7" w:rsidRPr="00300F08" w:rsidRDefault="00133BE7" w:rsidP="00133BE7">
      <w:pPr>
        <w:spacing w:line="360" w:lineRule="auto"/>
        <w:rPr>
          <w:rFonts w:asciiTheme="minorHAnsi" w:hAnsiTheme="minorHAnsi" w:cstheme="minorHAnsi"/>
          <w:lang w:val="en-AU"/>
        </w:rPr>
      </w:pPr>
      <w:r>
        <w:rPr>
          <w:rFonts w:asciiTheme="minorHAnsi" w:hAnsiTheme="minorHAnsi" w:cstheme="minorHAnsi"/>
          <w:b/>
          <w:bCs/>
          <w:lang w:val="en-AU"/>
        </w:rPr>
        <w:t xml:space="preserve">Figure S9 </w:t>
      </w:r>
      <w:r>
        <w:rPr>
          <w:rFonts w:asciiTheme="minorHAnsi" w:hAnsiTheme="minorHAnsi" w:cstheme="minorHAnsi"/>
          <w:lang w:val="en-AU"/>
        </w:rPr>
        <w:t xml:space="preserve">Cross-shelf interpolations of salinity.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p>
    <w:p w14:paraId="3B98B00A" w14:textId="7808107D" w:rsidR="00555CC6" w:rsidRDefault="00555CC6">
      <w:pPr>
        <w:spacing w:after="160" w:line="259" w:lineRule="auto"/>
        <w:rPr>
          <w:rFonts w:asciiTheme="minorHAnsi" w:hAnsiTheme="minorHAnsi" w:cstheme="minorHAnsi"/>
          <w:lang w:val="en-AU"/>
        </w:rPr>
      </w:pPr>
      <w:r>
        <w:rPr>
          <w:rFonts w:asciiTheme="minorHAnsi" w:hAnsiTheme="minorHAnsi" w:cstheme="minorHAnsi"/>
          <w:lang w:val="en-AU"/>
        </w:rPr>
        <w:br w:type="page"/>
      </w:r>
    </w:p>
    <w:p w14:paraId="6B929B42" w14:textId="150571AC" w:rsidR="006E4947" w:rsidRDefault="00392ED7" w:rsidP="006E4947">
      <w:pPr>
        <w:spacing w:line="360" w:lineRule="auto"/>
        <w:rPr>
          <w:rFonts w:asciiTheme="minorHAnsi" w:hAnsiTheme="minorHAnsi" w:cstheme="minorHAnsi"/>
          <w:b/>
          <w:bCs/>
          <w:noProof/>
          <w:lang w:val="en-AU"/>
        </w:rPr>
      </w:pPr>
      <w:r>
        <w:rPr>
          <w:rFonts w:asciiTheme="minorHAnsi" w:hAnsiTheme="minorHAnsi" w:cstheme="minorHAnsi"/>
          <w:b/>
          <w:bCs/>
          <w:noProof/>
          <w:lang w:val="en-AU"/>
        </w:rPr>
        <w:lastRenderedPageBreak/>
        <w:drawing>
          <wp:inline distT="0" distB="0" distL="0" distR="0" wp14:anchorId="1926EB3A" wp14:editId="157A6F1D">
            <wp:extent cx="5723890" cy="66859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p>
    <w:p w14:paraId="725B3679" w14:textId="77777777" w:rsidR="006E4947" w:rsidRDefault="006E4947" w:rsidP="006E4947">
      <w:pPr>
        <w:rPr>
          <w:rFonts w:asciiTheme="minorHAnsi" w:hAnsiTheme="minorHAnsi" w:cstheme="minorHAnsi"/>
          <w:b/>
          <w:bCs/>
          <w:noProof/>
          <w:lang w:val="en-AU"/>
        </w:rPr>
      </w:pPr>
    </w:p>
    <w:p w14:paraId="3045B7C5" w14:textId="65CA3947" w:rsidR="006E4947" w:rsidRPr="00300F08" w:rsidRDefault="006E4947" w:rsidP="006E4947">
      <w:pPr>
        <w:spacing w:line="360" w:lineRule="auto"/>
        <w:rPr>
          <w:rFonts w:asciiTheme="minorHAnsi" w:hAnsiTheme="minorHAnsi" w:cstheme="minorHAnsi"/>
          <w:lang w:val="en-AU"/>
        </w:rPr>
      </w:pPr>
      <w:r>
        <w:rPr>
          <w:rFonts w:asciiTheme="minorHAnsi" w:hAnsiTheme="minorHAnsi" w:cstheme="minorHAnsi"/>
          <w:b/>
          <w:bCs/>
          <w:lang w:val="en-AU"/>
        </w:rPr>
        <w:t xml:space="preserve">Figure S10 </w:t>
      </w:r>
      <w:r>
        <w:rPr>
          <w:rFonts w:asciiTheme="minorHAnsi" w:hAnsiTheme="minorHAnsi" w:cstheme="minorHAnsi"/>
          <w:lang w:val="en-AU"/>
        </w:rPr>
        <w:t>Cross-shelf interpolations of Nitrate c</w:t>
      </w:r>
      <w:r w:rsidRPr="000A5D04">
        <w:rPr>
          <w:rFonts w:asciiTheme="minorHAnsi" w:hAnsiTheme="minorHAnsi" w:cstheme="minorHAnsi"/>
          <w:lang w:val="en-AU"/>
        </w:rPr>
        <w:t xml:space="preserve">oncentration </w:t>
      </w:r>
      <w:r w:rsidRPr="00196019">
        <w:rPr>
          <w:rFonts w:asciiTheme="minorHAnsi" w:hAnsiTheme="minorHAnsi" w:cstheme="minorHAnsi"/>
          <w:lang w:val="en-AU"/>
        </w:rPr>
        <w:t>(</w:t>
      </w:r>
      <w:r w:rsidR="00462636" w:rsidRPr="00196019">
        <w:rPr>
          <w:rFonts w:asciiTheme="minorHAnsi" w:hAnsiTheme="minorHAnsi" w:cstheme="minorHAnsi"/>
          <w:lang w:val="en-AU"/>
        </w:rPr>
        <w:t>mmol</w:t>
      </w:r>
      <w:r w:rsidRPr="00196019">
        <w:rPr>
          <w:rFonts w:asciiTheme="minorHAnsi" w:hAnsiTheme="minorHAnsi" w:cstheme="minorHAnsi"/>
          <w:lang w:val="en-AU"/>
        </w:rPr>
        <w:t xml:space="preserve"> m</w:t>
      </w:r>
      <w:r w:rsidRPr="00196019">
        <w:rPr>
          <w:rFonts w:asciiTheme="minorHAnsi" w:hAnsiTheme="minorHAnsi" w:cstheme="minorHAnsi"/>
          <w:vertAlign w:val="superscript"/>
          <w:lang w:val="en-AU"/>
        </w:rPr>
        <w:t>-3</w:t>
      </w:r>
      <w:r w:rsidRPr="00196019">
        <w:rPr>
          <w:rFonts w:asciiTheme="minorHAnsi" w:hAnsiTheme="minorHAnsi" w:cstheme="minorHAnsi"/>
          <w:lang w:val="en-AU"/>
        </w:rPr>
        <w:t>)</w:t>
      </w:r>
      <w:r w:rsidRPr="000A5D04">
        <w:rPr>
          <w:rFonts w:asciiTheme="minorHAnsi" w:hAnsiTheme="minorHAnsi" w:cstheme="minorHAnsi"/>
          <w:lang w:val="en-AU"/>
        </w:rPr>
        <w:t>. Measurements were taken as part of a CTD transect (data points shown as dots). Black lines connect</w:t>
      </w:r>
      <w:r>
        <w:rPr>
          <w:rFonts w:asciiTheme="minorHAnsi" w:hAnsiTheme="minorHAnsi" w:cstheme="minorHAnsi"/>
          <w:lang w:val="en-AU"/>
        </w:rPr>
        <w:t xml:space="preserve"> areas of equal temperature (°C).</w:t>
      </w:r>
    </w:p>
    <w:p w14:paraId="4D4ABF51" w14:textId="77777777" w:rsidR="00555CC6" w:rsidRDefault="00555CC6" w:rsidP="00922E04">
      <w:pPr>
        <w:spacing w:line="360" w:lineRule="auto"/>
        <w:rPr>
          <w:rFonts w:asciiTheme="minorHAnsi" w:hAnsiTheme="minorHAnsi" w:cstheme="minorHAnsi"/>
          <w:b/>
          <w:bCs/>
          <w:lang w:val="en-AU"/>
        </w:rPr>
      </w:pPr>
    </w:p>
    <w:p w14:paraId="0826E57C" w14:textId="77777777" w:rsidR="00555CC6" w:rsidRDefault="00555CC6" w:rsidP="00922E04">
      <w:pPr>
        <w:spacing w:line="360" w:lineRule="auto"/>
        <w:rPr>
          <w:rFonts w:asciiTheme="minorHAnsi" w:hAnsiTheme="minorHAnsi" w:cstheme="minorHAnsi"/>
          <w:b/>
          <w:bCs/>
          <w:lang w:val="en-AU"/>
        </w:rPr>
      </w:pPr>
    </w:p>
    <w:p w14:paraId="686D8E02" w14:textId="0DF0A7B3" w:rsidR="00555CC6" w:rsidRDefault="00555CC6" w:rsidP="00196019">
      <w:pPr>
        <w:spacing w:line="360" w:lineRule="auto"/>
        <w:rPr>
          <w:rFonts w:asciiTheme="minorHAnsi" w:hAnsiTheme="minorHAnsi" w:cstheme="minorHAnsi"/>
          <w:b/>
          <w:bCs/>
          <w:lang w:val="en-AU"/>
        </w:rPr>
      </w:pPr>
      <w:r>
        <w:rPr>
          <w:rFonts w:asciiTheme="minorHAnsi" w:hAnsiTheme="minorHAnsi" w:cstheme="minorHAnsi"/>
          <w:b/>
          <w:bCs/>
          <w:lang w:val="en-AU"/>
        </w:rPr>
        <w:br w:type="page"/>
      </w:r>
    </w:p>
    <w:p w14:paraId="723D0999" w14:textId="77777777" w:rsidR="009A2AF3" w:rsidRPr="00196019" w:rsidRDefault="009A2AF3" w:rsidP="00196019">
      <w:pPr>
        <w:rPr>
          <w:rFonts w:asciiTheme="minorHAnsi" w:hAnsiTheme="minorHAnsi" w:cstheme="minorHAnsi"/>
          <w:lang w:val="en-AU"/>
        </w:rPr>
      </w:pPr>
    </w:p>
    <w:p w14:paraId="721663F8" w14:textId="7EDD240D" w:rsidR="00555CC6" w:rsidRDefault="00C67EC0" w:rsidP="00922E04">
      <w:pPr>
        <w:spacing w:line="360" w:lineRule="auto"/>
        <w:rPr>
          <w:rFonts w:asciiTheme="minorHAnsi" w:hAnsiTheme="minorHAnsi" w:cstheme="minorHAnsi"/>
          <w:b/>
          <w:bCs/>
          <w:lang w:val="en-AU"/>
        </w:rPr>
      </w:pPr>
      <w:r>
        <w:rPr>
          <w:rFonts w:asciiTheme="minorHAnsi" w:hAnsiTheme="minorHAnsi" w:cstheme="minorHAnsi"/>
          <w:b/>
          <w:bCs/>
          <w:noProof/>
          <w:lang w:val="en-AU"/>
        </w:rPr>
        <w:drawing>
          <wp:inline distT="0" distB="0" distL="0" distR="0" wp14:anchorId="7B52C7D8" wp14:editId="1591364F">
            <wp:extent cx="5723890" cy="66859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p>
    <w:p w14:paraId="2674BF77" w14:textId="0A2AC779" w:rsidR="00555CC6" w:rsidRPr="00196019" w:rsidRDefault="00555CC6" w:rsidP="00922E04">
      <w:pPr>
        <w:spacing w:line="360" w:lineRule="auto"/>
        <w:rPr>
          <w:rFonts w:asciiTheme="minorHAnsi" w:hAnsiTheme="minorHAnsi" w:cstheme="minorHAnsi"/>
          <w:lang w:val="en-AU"/>
        </w:rPr>
      </w:pPr>
      <w:r>
        <w:rPr>
          <w:rFonts w:asciiTheme="minorHAnsi" w:hAnsiTheme="minorHAnsi" w:cstheme="minorHAnsi"/>
          <w:b/>
          <w:bCs/>
          <w:lang w:val="en-AU"/>
        </w:rPr>
        <w:t xml:space="preserve">Figure </w:t>
      </w:r>
      <w:r w:rsidR="006E4947">
        <w:rPr>
          <w:rFonts w:asciiTheme="minorHAnsi" w:hAnsiTheme="minorHAnsi" w:cstheme="minorHAnsi"/>
          <w:b/>
          <w:bCs/>
          <w:lang w:val="en-AU"/>
        </w:rPr>
        <w:t>S11</w:t>
      </w:r>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Chlorophyll </w:t>
      </w:r>
      <w:r>
        <w:rPr>
          <w:rFonts w:asciiTheme="minorHAnsi" w:hAnsiTheme="minorHAnsi" w:cstheme="minorHAnsi"/>
          <w:i/>
          <w:iCs/>
          <w:lang w:val="en-AU"/>
        </w:rPr>
        <w:t>a</w:t>
      </w:r>
      <w:r>
        <w:rPr>
          <w:rFonts w:asciiTheme="minorHAnsi" w:hAnsiTheme="minorHAnsi" w:cstheme="minorHAnsi"/>
          <w:lang w:val="en-AU"/>
        </w:rPr>
        <w:t xml:space="preserve"> concentration (mg m</w:t>
      </w:r>
      <w:r w:rsidRPr="00196019">
        <w:rPr>
          <w:rFonts w:asciiTheme="minorHAnsi" w:hAnsiTheme="minorHAnsi" w:cstheme="minorHAnsi"/>
          <w:vertAlign w:val="superscript"/>
          <w:lang w:val="en-AU"/>
        </w:rPr>
        <w:t>-3</w:t>
      </w:r>
      <w:r>
        <w:rPr>
          <w:rFonts w:asciiTheme="minorHAnsi" w:hAnsiTheme="minorHAnsi" w:cstheme="minorHAnsi"/>
          <w:lang w:val="en-AU"/>
        </w:rPr>
        <w:t>). Measurements were taken as part of a CTD transect (data points shown as dots). Black lines connect areas of equal temperature (°C).</w:t>
      </w:r>
    </w:p>
    <w:p w14:paraId="6210A56E" w14:textId="77777777" w:rsidR="00555CC6" w:rsidRDefault="00555CC6" w:rsidP="00922E04">
      <w:pPr>
        <w:spacing w:line="360" w:lineRule="auto"/>
        <w:rPr>
          <w:rFonts w:asciiTheme="minorHAnsi" w:hAnsiTheme="minorHAnsi" w:cstheme="minorHAnsi"/>
          <w:b/>
          <w:bCs/>
          <w:lang w:val="en-AU"/>
        </w:rPr>
      </w:pPr>
    </w:p>
    <w:p w14:paraId="6DA3DDD4" w14:textId="77777777" w:rsidR="009A2AF3" w:rsidRDefault="009A2AF3" w:rsidP="00922E04">
      <w:pPr>
        <w:spacing w:line="360" w:lineRule="auto"/>
        <w:rPr>
          <w:rFonts w:asciiTheme="minorHAnsi" w:hAnsiTheme="minorHAnsi" w:cstheme="minorHAnsi"/>
          <w:b/>
          <w:bCs/>
          <w:lang w:val="en-AU"/>
        </w:rPr>
      </w:pPr>
    </w:p>
    <w:p w14:paraId="786C7585" w14:textId="787548C0" w:rsidR="00A027D2" w:rsidRDefault="00392ED7" w:rsidP="00A027D2">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7A7E78C4" wp14:editId="382B840A">
            <wp:extent cx="5723890" cy="66859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p>
    <w:p w14:paraId="73E56C72" w14:textId="77777777" w:rsidR="00A027D2" w:rsidRDefault="00A027D2" w:rsidP="00A027D2">
      <w:pPr>
        <w:spacing w:line="360" w:lineRule="auto"/>
        <w:rPr>
          <w:rFonts w:asciiTheme="minorHAnsi" w:hAnsiTheme="minorHAnsi" w:cstheme="minorHAnsi"/>
          <w:b/>
          <w:bCs/>
          <w:lang w:val="en-AU"/>
        </w:rPr>
      </w:pPr>
    </w:p>
    <w:p w14:paraId="437E3871" w14:textId="2BBADD43" w:rsidR="00A027D2" w:rsidRPr="00300F08" w:rsidRDefault="00A027D2" w:rsidP="00A027D2">
      <w:pPr>
        <w:spacing w:line="360" w:lineRule="auto"/>
        <w:rPr>
          <w:rFonts w:asciiTheme="minorHAnsi" w:hAnsiTheme="minorHAnsi" w:cstheme="minorHAnsi"/>
          <w:lang w:val="en-AU"/>
        </w:rPr>
      </w:pPr>
      <w:r>
        <w:rPr>
          <w:rFonts w:asciiTheme="minorHAnsi" w:hAnsiTheme="minorHAnsi" w:cstheme="minorHAnsi"/>
          <w:b/>
          <w:bCs/>
          <w:lang w:val="en-AU"/>
        </w:rPr>
        <w:t xml:space="preserve">Figure S12 </w:t>
      </w:r>
      <w:r>
        <w:rPr>
          <w:rFonts w:asciiTheme="minorHAnsi" w:hAnsiTheme="minorHAnsi" w:cstheme="minorHAnsi"/>
          <w:lang w:val="en-AU"/>
        </w:rPr>
        <w:t xml:space="preserve">Cross-shelf interpolations of silicate </w:t>
      </w:r>
      <w:r w:rsidRPr="000A5D04">
        <w:rPr>
          <w:rFonts w:asciiTheme="minorHAnsi" w:hAnsiTheme="minorHAnsi" w:cstheme="minorHAnsi"/>
          <w:lang w:val="en-AU"/>
        </w:rPr>
        <w:t xml:space="preserve">concentration </w:t>
      </w:r>
      <w:r w:rsidRPr="00196019">
        <w:rPr>
          <w:rFonts w:asciiTheme="minorHAnsi" w:hAnsiTheme="minorHAnsi" w:cstheme="minorHAnsi"/>
          <w:lang w:val="en-AU"/>
        </w:rPr>
        <w:t>(</w:t>
      </w:r>
      <w:r w:rsidR="00462636" w:rsidRPr="00196019">
        <w:rPr>
          <w:rFonts w:asciiTheme="minorHAnsi" w:hAnsiTheme="minorHAnsi" w:cstheme="minorHAnsi"/>
          <w:lang w:val="en-AU"/>
        </w:rPr>
        <w:t>mmol</w:t>
      </w:r>
      <w:r w:rsidRPr="00196019">
        <w:rPr>
          <w:rFonts w:asciiTheme="minorHAnsi" w:hAnsiTheme="minorHAnsi" w:cstheme="minorHAnsi"/>
          <w:lang w:val="en-AU"/>
        </w:rPr>
        <w:t xml:space="preserve"> m</w:t>
      </w:r>
      <w:r w:rsidRPr="00196019">
        <w:rPr>
          <w:rFonts w:asciiTheme="minorHAnsi" w:hAnsiTheme="minorHAnsi" w:cstheme="minorHAnsi"/>
          <w:vertAlign w:val="superscript"/>
          <w:lang w:val="en-AU"/>
        </w:rPr>
        <w:t>-3</w:t>
      </w:r>
      <w:r w:rsidRPr="00196019">
        <w:rPr>
          <w:rFonts w:asciiTheme="minorHAnsi" w:hAnsiTheme="minorHAnsi" w:cstheme="minorHAnsi"/>
          <w:lang w:val="en-AU"/>
        </w:rPr>
        <w:t>).</w:t>
      </w:r>
      <w:r w:rsidRPr="000A5D04">
        <w:rPr>
          <w:rFonts w:asciiTheme="minorHAnsi" w:hAnsiTheme="minorHAnsi" w:cstheme="minorHAnsi"/>
          <w:lang w:val="en-AU"/>
        </w:rPr>
        <w:t xml:space="preserve"> Measurements were taken as part of a CTD transect (data points shown as dots). Black lines</w:t>
      </w:r>
      <w:r>
        <w:rPr>
          <w:rFonts w:asciiTheme="minorHAnsi" w:hAnsiTheme="minorHAnsi" w:cstheme="minorHAnsi"/>
          <w:lang w:val="en-AU"/>
        </w:rPr>
        <w:t xml:space="preserve"> connect areas of equal temperature (°C).</w:t>
      </w:r>
    </w:p>
    <w:p w14:paraId="0EDBF4F6" w14:textId="77777777" w:rsidR="009A2AF3" w:rsidRDefault="009A2AF3" w:rsidP="00922E04">
      <w:pPr>
        <w:spacing w:line="360" w:lineRule="auto"/>
        <w:rPr>
          <w:rFonts w:asciiTheme="minorHAnsi" w:hAnsiTheme="minorHAnsi" w:cstheme="minorHAnsi"/>
          <w:b/>
          <w:bCs/>
          <w:lang w:val="en-AU"/>
        </w:rPr>
      </w:pPr>
    </w:p>
    <w:p w14:paraId="720EAC82" w14:textId="466C8D00" w:rsidR="009A2AF3" w:rsidRDefault="00ED585C" w:rsidP="00922E04">
      <w:pPr>
        <w:spacing w:line="360" w:lineRule="auto"/>
        <w:rPr>
          <w:rFonts w:asciiTheme="minorHAnsi" w:hAnsiTheme="minorHAnsi" w:cstheme="minorHAnsi"/>
          <w:b/>
          <w:bCs/>
          <w:noProof/>
          <w:lang w:val="en-AU"/>
        </w:rPr>
      </w:pPr>
      <w:r>
        <w:rPr>
          <w:rFonts w:asciiTheme="minorHAnsi" w:hAnsiTheme="minorHAnsi" w:cstheme="minorHAnsi"/>
          <w:b/>
          <w:bCs/>
          <w:noProof/>
          <w:lang w:val="en-AU"/>
        </w:rPr>
        <w:lastRenderedPageBreak/>
        <w:drawing>
          <wp:inline distT="0" distB="0" distL="0" distR="0" wp14:anchorId="17C90DA4" wp14:editId="0277BBCE">
            <wp:extent cx="5723890" cy="66859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3890" cy="6685915"/>
                    </a:xfrm>
                    <a:prstGeom prst="rect">
                      <a:avLst/>
                    </a:prstGeom>
                    <a:noFill/>
                    <a:ln>
                      <a:noFill/>
                    </a:ln>
                  </pic:spPr>
                </pic:pic>
              </a:graphicData>
            </a:graphic>
          </wp:inline>
        </w:drawing>
      </w:r>
    </w:p>
    <w:p w14:paraId="7CAA7FC7" w14:textId="5011D95E" w:rsidR="009A2AF3" w:rsidRPr="00196019" w:rsidRDefault="009A2AF3" w:rsidP="00196019">
      <w:pPr>
        <w:rPr>
          <w:rFonts w:asciiTheme="minorHAnsi" w:hAnsiTheme="minorHAnsi" w:cstheme="minorHAnsi"/>
          <w:lang w:val="en-AU"/>
        </w:rPr>
      </w:pPr>
    </w:p>
    <w:p w14:paraId="316B2612" w14:textId="76A052F5" w:rsidR="009A2AF3" w:rsidRDefault="009A2AF3" w:rsidP="009A2AF3">
      <w:pPr>
        <w:rPr>
          <w:rFonts w:asciiTheme="minorHAnsi" w:hAnsiTheme="minorHAnsi" w:cstheme="minorHAnsi"/>
          <w:b/>
          <w:bCs/>
          <w:noProof/>
          <w:lang w:val="en-AU"/>
        </w:rPr>
      </w:pPr>
    </w:p>
    <w:p w14:paraId="0A992CF0" w14:textId="72997E4E" w:rsidR="009A2AF3" w:rsidRPr="00300F08" w:rsidRDefault="009A2AF3" w:rsidP="009A2AF3">
      <w:pPr>
        <w:spacing w:line="360" w:lineRule="auto"/>
        <w:rPr>
          <w:rFonts w:asciiTheme="minorHAnsi" w:hAnsiTheme="minorHAnsi" w:cstheme="minorHAnsi"/>
          <w:lang w:val="en-AU"/>
        </w:rPr>
      </w:pPr>
      <w:r>
        <w:rPr>
          <w:rFonts w:asciiTheme="minorHAnsi" w:hAnsiTheme="minorHAnsi" w:cstheme="minorHAnsi"/>
          <w:b/>
          <w:bCs/>
          <w:lang w:val="en-AU"/>
        </w:rPr>
        <w:t xml:space="preserve">Figure </w:t>
      </w:r>
      <w:r w:rsidR="003D7082">
        <w:rPr>
          <w:rFonts w:asciiTheme="minorHAnsi" w:hAnsiTheme="minorHAnsi" w:cstheme="minorHAnsi"/>
          <w:b/>
          <w:bCs/>
          <w:lang w:val="en-AU"/>
        </w:rPr>
        <w:t>S13</w:t>
      </w:r>
      <w:r>
        <w:rPr>
          <w:rFonts w:asciiTheme="minorHAnsi" w:hAnsiTheme="minorHAnsi" w:cstheme="minorHAnsi"/>
          <w:b/>
          <w:bCs/>
          <w:lang w:val="en-AU"/>
        </w:rPr>
        <w:t xml:space="preserve"> </w:t>
      </w:r>
      <w:r>
        <w:rPr>
          <w:rFonts w:asciiTheme="minorHAnsi" w:hAnsiTheme="minorHAnsi" w:cstheme="minorHAnsi"/>
          <w:lang w:val="en-AU"/>
        </w:rPr>
        <w:t xml:space="preserve">Cross-shelf interpolations of dissolved oxygen </w:t>
      </w:r>
      <w:r w:rsidRPr="000A5D04">
        <w:rPr>
          <w:rFonts w:asciiTheme="minorHAnsi" w:hAnsiTheme="minorHAnsi" w:cstheme="minorHAnsi"/>
          <w:lang w:val="en-AU"/>
        </w:rPr>
        <w:t>concentration (m</w:t>
      </w:r>
      <w:r w:rsidR="00E143C5" w:rsidRPr="00196019">
        <w:rPr>
          <w:rFonts w:asciiTheme="minorHAnsi" w:hAnsiTheme="minorHAnsi" w:cstheme="minorHAnsi"/>
          <w:lang w:val="en-AU"/>
        </w:rPr>
        <w:t>mol</w:t>
      </w:r>
      <w:r w:rsidRPr="000A5D04">
        <w:rPr>
          <w:rFonts w:asciiTheme="minorHAnsi" w:hAnsiTheme="minorHAnsi" w:cstheme="minorHAnsi"/>
          <w:lang w:val="en-AU"/>
        </w:rPr>
        <w:t xml:space="preserve"> m</w:t>
      </w:r>
      <w:r w:rsidRPr="00196019">
        <w:rPr>
          <w:rFonts w:asciiTheme="minorHAnsi" w:hAnsiTheme="minorHAnsi" w:cstheme="minorHAnsi"/>
          <w:vertAlign w:val="superscript"/>
          <w:lang w:val="en-AU"/>
        </w:rPr>
        <w:t>-3</w:t>
      </w:r>
      <w:r w:rsidRPr="000A5D04">
        <w:rPr>
          <w:rFonts w:asciiTheme="minorHAnsi" w:hAnsiTheme="minorHAnsi" w:cstheme="minorHAnsi"/>
          <w:lang w:val="en-AU"/>
        </w:rPr>
        <w:t>).</w:t>
      </w:r>
      <w:r>
        <w:rPr>
          <w:rFonts w:asciiTheme="minorHAnsi" w:hAnsiTheme="minorHAnsi" w:cstheme="minorHAnsi"/>
          <w:lang w:val="en-AU"/>
        </w:rPr>
        <w:t xml:space="preserve"> Measurements were taken as part of a CTD transect (data points shown as dots). Black lines connect areas of equal temperature (°C).</w:t>
      </w:r>
    </w:p>
    <w:p w14:paraId="7F9B79B6" w14:textId="77777777" w:rsidR="009A2AF3" w:rsidRPr="00196019" w:rsidRDefault="009A2AF3" w:rsidP="00196019">
      <w:pPr>
        <w:rPr>
          <w:rFonts w:asciiTheme="minorHAnsi" w:hAnsiTheme="minorHAnsi" w:cstheme="minorHAnsi"/>
          <w:lang w:val="en-AU"/>
        </w:rPr>
      </w:pPr>
    </w:p>
    <w:p w14:paraId="3979CD37" w14:textId="77777777" w:rsidR="009A2AF3" w:rsidRDefault="009A2AF3" w:rsidP="00922E04">
      <w:pPr>
        <w:spacing w:line="360" w:lineRule="auto"/>
        <w:rPr>
          <w:rFonts w:asciiTheme="minorHAnsi" w:hAnsiTheme="minorHAnsi" w:cstheme="minorHAnsi"/>
          <w:b/>
          <w:bCs/>
          <w:lang w:val="en-AU"/>
        </w:rPr>
      </w:pPr>
    </w:p>
    <w:p w14:paraId="46FCA9EC" w14:textId="77777777" w:rsidR="009A2AF3" w:rsidRDefault="009A2AF3" w:rsidP="009A2AF3">
      <w:pPr>
        <w:rPr>
          <w:rFonts w:asciiTheme="minorHAnsi" w:hAnsiTheme="minorHAnsi" w:cstheme="minorHAnsi"/>
          <w:b/>
          <w:bCs/>
          <w:noProof/>
          <w:lang w:val="en-AU"/>
        </w:rPr>
      </w:pPr>
    </w:p>
    <w:p w14:paraId="6D59A6C8" w14:textId="040F0C9C" w:rsidR="002C7DF0" w:rsidRPr="00196019" w:rsidRDefault="002C7DF0" w:rsidP="00196019">
      <w:pPr>
        <w:rPr>
          <w:rFonts w:asciiTheme="minorHAnsi" w:hAnsiTheme="minorHAnsi" w:cstheme="minorHAnsi"/>
          <w:lang w:val="en-AU"/>
        </w:rPr>
        <w:sectPr w:rsidR="002C7DF0" w:rsidRPr="00196019">
          <w:footerReference w:type="default" r:id="rId19"/>
          <w:headerReference w:type="first" r:id="rId20"/>
          <w:pgSz w:w="11906" w:h="16838"/>
          <w:pgMar w:top="1440" w:right="1440" w:bottom="1440" w:left="1440" w:header="708" w:footer="708" w:gutter="0"/>
          <w:cols w:space="708"/>
          <w:docGrid w:linePitch="360"/>
        </w:sectPr>
      </w:pPr>
    </w:p>
    <w:p w14:paraId="2A578DB5" w14:textId="2ABD4F51" w:rsidR="00922E04" w:rsidRPr="00CF6D2A" w:rsidRDefault="00922E04" w:rsidP="00922E04">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Pr>
          <w:rFonts w:asciiTheme="minorHAnsi" w:hAnsiTheme="minorHAnsi" w:cstheme="minorHAnsi"/>
          <w:lang w:val="en-AU"/>
        </w:rPr>
        <w:t>Empty cells represent no data.</w:t>
      </w: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922E04" w:rsidRPr="00EC3B99" w14:paraId="54E025A1" w14:textId="77777777" w:rsidTr="00885394">
        <w:trPr>
          <w:trHeight w:val="300"/>
        </w:trPr>
        <w:tc>
          <w:tcPr>
            <w:tcW w:w="1276" w:type="dxa"/>
            <w:tcBorders>
              <w:top w:val="single" w:sz="4" w:space="0" w:color="auto"/>
              <w:bottom w:val="single" w:sz="4" w:space="0" w:color="auto"/>
            </w:tcBorders>
            <w:shd w:val="clear" w:color="auto" w:fill="auto"/>
            <w:noWrap/>
            <w:vAlign w:val="center"/>
            <w:hideMark/>
          </w:tcPr>
          <w:p w14:paraId="7BE42E6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7BD4CA21"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2D5B547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23C52D08"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5E5D5BC7"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E96D34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B336F6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3F44C55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4C54548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5A3CA84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6410535A"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615AA04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6CC486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4A662FB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4D4115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922E04" w:rsidRPr="00EC3B99" w14:paraId="0835F065" w14:textId="77777777" w:rsidTr="00885394">
        <w:trPr>
          <w:trHeight w:val="300"/>
        </w:trPr>
        <w:tc>
          <w:tcPr>
            <w:tcW w:w="1276" w:type="dxa"/>
            <w:tcBorders>
              <w:top w:val="single" w:sz="4" w:space="0" w:color="auto"/>
            </w:tcBorders>
            <w:shd w:val="clear" w:color="auto" w:fill="auto"/>
            <w:noWrap/>
            <w:vAlign w:val="center"/>
            <w:hideMark/>
          </w:tcPr>
          <w:p w14:paraId="36107751" w14:textId="16E3742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e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fH0XavtR","properties":{"formattedCitation":"(2018)","plainCitation":"(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1)</w:t>
            </w:r>
          </w:p>
        </w:tc>
        <w:tc>
          <w:tcPr>
            <w:tcW w:w="1701" w:type="dxa"/>
            <w:tcBorders>
              <w:top w:val="single" w:sz="4" w:space="0" w:color="auto"/>
            </w:tcBorders>
            <w:shd w:val="clear" w:color="auto" w:fill="auto"/>
            <w:noWrap/>
            <w:vAlign w:val="center"/>
            <w:hideMark/>
          </w:tcPr>
          <w:p w14:paraId="30BE327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0BA404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2E4714A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77F15550"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062D2CE" w14:textId="77777777" w:rsidR="00922E04" w:rsidRPr="00EC3B99" w:rsidRDefault="00922E04" w:rsidP="00922E04">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6A3DDC4F"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239BABC"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5BBDA61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598F0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748C705"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2E07D200" w14:textId="77777777" w:rsidR="00922E04" w:rsidRPr="00EC3B99" w:rsidRDefault="00922E04" w:rsidP="00922E04">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7D1012E7"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CB21E01" w14:textId="77777777" w:rsidR="00922E04" w:rsidRPr="00EC3B99" w:rsidRDefault="00922E04" w:rsidP="00922E04">
            <w:pPr>
              <w:jc w:val="center"/>
              <w:rPr>
                <w:rFonts w:eastAsia="Times New Roman"/>
                <w:sz w:val="20"/>
                <w:lang w:val="en-AU" w:eastAsia="en-AU"/>
              </w:rPr>
            </w:pPr>
          </w:p>
        </w:tc>
      </w:tr>
      <w:tr w:rsidR="00922E04" w:rsidRPr="00EC3B99" w14:paraId="5B5BBCEB" w14:textId="77777777" w:rsidTr="00885394">
        <w:trPr>
          <w:trHeight w:val="300"/>
        </w:trPr>
        <w:tc>
          <w:tcPr>
            <w:tcW w:w="1276" w:type="dxa"/>
            <w:shd w:val="clear" w:color="auto" w:fill="auto"/>
            <w:noWrap/>
            <w:vAlign w:val="center"/>
            <w:hideMark/>
          </w:tcPr>
          <w:p w14:paraId="1854190D" w14:textId="10D2089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ley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ixFgSk2","properties":{"formattedCitation":"(2018)","plainCitation":"(2018)","noteIndex":0},"citationItems":[{"id":365,"uris":["http://zotero.org/users/local/U6DoygBa/items/26NYC59A"],"uri":["http://zotero.org/users/local/U6DoygBa/items/26NYC59A"],"itemData":{"id":365,"type":"article-journal","abstract":"In the eastern Indian Ocean, the Kimberley region off north-western Australia is characterised by a wide continental shelf, complex coastal topography and very large tides (&gt;10 m). Diversity of fishes is high although little is known about the distribution of their larvae in this dynamic region. This study investigated spatial variation in ichthyoplankton assemblages along four coastal-oceanic transects and related the results to tidal cycles and other environmental variables. Larvae representing 92 neritic and 21 mesopelagic teleost families were collected; this far exceeds the diversity described for other comparable tropical continental shelf and oceanic systems. Distinct ichthyoplankton assemblages characterised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The spring-neap tidal cycle and subsequent tides (same stations sampled 12 h apart) had no significant influence on larval fish assemblages. Coastal waters were delineated by a density front and larval fish assemblages were significantly different from offshore assemblages. This study provides new insights into the pelagic ecosystem in the tropical eastern Indian Ocean and contributes to the understanding of the role of environmental variables and physical forcing in the structuring of larval fish assemblages.","container-title":"Deep Sea Research Part II: Topical Studies in Oceanography","DOI":"https://doi.org/10.1016/j.dsr2.2018.03.008","ISSN":"0967-0645","title":"Structuring of larval fish assemblages along a coastal-oceanic gradient in the macro-tidal, tropical Eastern Indian Ocean","author":[{"family":"Beckley","given":"L. E."},{"family":"Holliday","given":"D."},{"family":"Sutton","given":"A. L."},{"family":"Weller","given":"E."},{"family":"Olivar","given":"M. P."},{"family":"Thompson","given":"P. A."}],"issued":{"date-parts":[["2018",3,1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2)</w:t>
            </w:r>
          </w:p>
        </w:tc>
        <w:tc>
          <w:tcPr>
            <w:tcW w:w="1701" w:type="dxa"/>
            <w:shd w:val="clear" w:color="auto" w:fill="auto"/>
            <w:noWrap/>
            <w:vAlign w:val="center"/>
            <w:hideMark/>
          </w:tcPr>
          <w:p w14:paraId="6D51D0B3"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76C06014"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D32E59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349F85B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66DA64F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361737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2C975421" w14:textId="77777777" w:rsidR="00922E04" w:rsidRPr="00EC3B99" w:rsidRDefault="00922E04" w:rsidP="00922E04">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833CCC" w14:textId="77777777" w:rsidR="00922E04" w:rsidRPr="00EC3B99" w:rsidRDefault="00922E04" w:rsidP="00922E04">
            <w:pPr>
              <w:jc w:val="center"/>
              <w:rPr>
                <w:rFonts w:eastAsia="Times New Roman"/>
                <w:sz w:val="20"/>
                <w:lang w:val="en-AU" w:eastAsia="en-AU"/>
              </w:rPr>
            </w:pPr>
          </w:p>
        </w:tc>
        <w:tc>
          <w:tcPr>
            <w:tcW w:w="1275" w:type="dxa"/>
            <w:shd w:val="clear" w:color="auto" w:fill="auto"/>
            <w:noWrap/>
            <w:vAlign w:val="center"/>
            <w:hideMark/>
          </w:tcPr>
          <w:p w14:paraId="79C02A88" w14:textId="77777777" w:rsidR="00922E04" w:rsidRPr="00EC3B99" w:rsidRDefault="00922E04" w:rsidP="00922E04">
            <w:pPr>
              <w:jc w:val="center"/>
              <w:rPr>
                <w:rFonts w:eastAsia="Times New Roman"/>
                <w:sz w:val="20"/>
                <w:lang w:val="en-AU" w:eastAsia="en-AU"/>
              </w:rPr>
            </w:pPr>
          </w:p>
        </w:tc>
        <w:tc>
          <w:tcPr>
            <w:tcW w:w="851" w:type="dxa"/>
            <w:shd w:val="clear" w:color="auto" w:fill="auto"/>
            <w:noWrap/>
            <w:vAlign w:val="center"/>
            <w:hideMark/>
          </w:tcPr>
          <w:p w14:paraId="5C2CAE1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91FD750"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1593F6ED"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87493EC" w14:textId="77777777" w:rsidR="00922E04" w:rsidRPr="00EC3B99" w:rsidRDefault="00922E04" w:rsidP="00922E04">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922E04" w:rsidRPr="00EC3B99" w14:paraId="329EB6F6" w14:textId="77777777" w:rsidTr="00885394">
        <w:trPr>
          <w:trHeight w:val="300"/>
        </w:trPr>
        <w:tc>
          <w:tcPr>
            <w:tcW w:w="1276" w:type="dxa"/>
            <w:shd w:val="clear" w:color="auto" w:fill="auto"/>
            <w:noWrap/>
            <w:vAlign w:val="center"/>
            <w:hideMark/>
          </w:tcPr>
          <w:p w14:paraId="696B6AB2" w14:textId="04B0A60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YkaHiCxH","properties":{"formattedCitation":"(2005)","plainCitation":"(2005)","noteIndex":0},"citationItems":[{"id":439,"uris":["http://zotero.org/users/local/U6DoygBa/items/ZDDA6FN9"],"uri":["http://zotero.org/users/local/U6DoygBa/items/ZDDA6FN9"],"itemData":{"id":439,"type":"article-journal","abstract":"The cross-shelf distribution of major zooplankton species was examined on the northern Gulf of Alaska (GOA) shelf during the production season for four years, between October 1997 and October 2001. The zooplankton community on the northern GOA shelf consisted of oceanic and neritic species of the North Pacific subarctic species complex. Cross-shelf distribution of the major zooplankton species was influenced by their depth preferences, vertical migration behavior, salinity-temperature preferences, and by cross-shelf water-mass distribution and movement. The neritic community, dominated by Pseudocalanus spp., Metridia pacifica and Calanus marshallae, had highest abundances on the inner shelf, in the Alaska Coastal Current, and in the adjacent fjords in late spring and early summer. The oceanic community, which contained primarily Neocalanus cristatus and Eucalanus bungii, was observed in the Alaskan Stream and adjacent waters near the shelf break. A mid-shelf transition zone contained a mixture of oceanic and neritic species. Prince William Sound (PWS) contained a unique species complex of large mesopelagic copepods, amphipods and shrimp. Neocalanus flemingeri and Oithona similis were abundant in all four regions during spring and early summer. The transition zone commonly crossed much of the shelf between the shelf break and the ACC, but satellite images and CTD data indicate that occasionally a narrow shelf-break front can form, in which case distinct zooplankton species groups are observed on either side of the front. Satellite data also revealed numerous large and small eddies, which probably contribute to cross-shelf mixing in the transition zone.","container-title":"Deep-Sea Research Part II-Topical Studies in Oceanography","DOI":"10.1016/j.dsr2.2004.09.025","ISSN":"0967-0645","journalAbbreviation":"Deep Sea Res., Part II","page":"217-245","source":"edselp","title":"Seasonal cross-shelf distribution of major zooplankton taxa on the northern Gulf of Alaska shelf relative to water mass properties, species depth preferences and vertical migration behavior","volume":"52","author":[{"family":"Coyle","given":"Kenneth O."},{"family":"Pinchuk","given":"Alexei I."}],"issued":{"date-parts":[["2005",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5)</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3)</w:t>
            </w:r>
          </w:p>
        </w:tc>
        <w:tc>
          <w:tcPr>
            <w:tcW w:w="1701" w:type="dxa"/>
            <w:shd w:val="clear" w:color="auto" w:fill="auto"/>
            <w:noWrap/>
            <w:vAlign w:val="center"/>
            <w:hideMark/>
          </w:tcPr>
          <w:p w14:paraId="58E91B0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01BE0E99"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7342A22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5E539034"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6D00A2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622969F"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7F90F6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58D1B53E"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0022F3E7"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57F3995E"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74F8AAF"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01883425"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1451760" w14:textId="77777777" w:rsidR="00922E04" w:rsidRPr="00EC3B99" w:rsidRDefault="00922E04" w:rsidP="00922E04">
            <w:pPr>
              <w:jc w:val="center"/>
              <w:rPr>
                <w:rFonts w:eastAsia="Times New Roman"/>
                <w:sz w:val="20"/>
                <w:lang w:val="en-AU" w:eastAsia="en-AU"/>
              </w:rPr>
            </w:pPr>
          </w:p>
        </w:tc>
      </w:tr>
      <w:tr w:rsidR="00B07758" w:rsidRPr="00EC3B99" w14:paraId="10C5D1D2" w14:textId="77777777" w:rsidTr="00885394">
        <w:trPr>
          <w:trHeight w:val="300"/>
        </w:trPr>
        <w:tc>
          <w:tcPr>
            <w:tcW w:w="1276" w:type="dxa"/>
            <w:shd w:val="clear" w:color="auto" w:fill="auto"/>
            <w:noWrap/>
            <w:vAlign w:val="center"/>
          </w:tcPr>
          <w:p w14:paraId="40F2839D" w14:textId="08DE4334" w:rsidR="00B07758" w:rsidRPr="00055958" w:rsidRDefault="00B07758" w:rsidP="00B07758">
            <w:pPr>
              <w:jc w:val="center"/>
              <w:rPr>
                <w:rFonts w:ascii="Calibri" w:eastAsia="Times New Roman" w:hAnsi="Calibri" w:cs="Calibri"/>
                <w:color w:val="000000"/>
                <w:sz w:val="20"/>
                <w:lang w:val="en-AU" w:eastAsia="en-AU"/>
              </w:rPr>
            </w:pPr>
            <w:r w:rsidRPr="00055958">
              <w:rPr>
                <w:rFonts w:ascii="Calibri" w:eastAsia="Times New Roman" w:hAnsi="Calibri" w:cs="Calibri"/>
                <w:color w:val="000000"/>
                <w:sz w:val="20"/>
                <w:lang w:eastAsia="en-AU"/>
              </w:rPr>
              <w:t>García-Muñoz et al</w:t>
            </w:r>
            <w:r w:rsidR="00EB2BE9">
              <w:rPr>
                <w:rFonts w:ascii="Calibri" w:eastAsia="Times New Roman" w:hAnsi="Calibri" w:cs="Calibri"/>
                <w:color w:val="000000"/>
                <w:sz w:val="20"/>
                <w:lang w:eastAsia="en-AU"/>
              </w:rPr>
              <w:t xml:space="preserve"> </w:t>
            </w:r>
            <w:r w:rsidR="00EB2BE9">
              <w:rPr>
                <w:rFonts w:ascii="Calibri" w:eastAsia="Times New Roman" w:hAnsi="Calibri" w:cs="Calibri"/>
                <w:color w:val="000000"/>
                <w:sz w:val="20"/>
                <w:lang w:eastAsia="en-AU"/>
              </w:rPr>
              <w:fldChar w:fldCharType="begin"/>
            </w:r>
            <w:r w:rsidR="00EB2BE9">
              <w:rPr>
                <w:rFonts w:ascii="Calibri" w:eastAsia="Times New Roman" w:hAnsi="Calibri" w:cs="Calibri"/>
                <w:color w:val="000000"/>
                <w:sz w:val="20"/>
                <w:lang w:eastAsia="en-AU"/>
              </w:rPr>
              <w:instrText xml:space="preserve"> ADDIN ZOTERO_ITEM CSL_CITATION {"citationID":"WfVRV0HP","properties":{"formattedCitation":"(2014)","plainCitation":"(2014)","noteIndex":0},"citationItems":[{"id":1702,"uris":["http://zotero.org/users/local/U6DoygBa/items/59ZLT764"],"uri":["http://zotero.org/users/local/U6DoygBa/items/59ZLT764"],"itemData":{"id":1702,"type":"article-journal","abstract":"To establish a metabolic state along a north–south transect in Antarctic waters, we approached community respiration (CR) from a combined perspective based on t","container-title":"Journal of Plankton Research","DOI":"10.1093/plankt/fbu042","ISSN":"0142-7873","issue":"4","journalAbbreviation":"J Plankton Res","language":"en","note":"publisher: Oxford Academic","page":"1074-1091","source":"academic.oup.com","title":"Metabolic state along a summer north–south transect near the Antarctic Peninsula: a size spectra approach","title-short":"Metabolic state along a summer north–south transect near the Antarctic Peninsula","volume":"36","author":[{"family":"García-Muñoz","given":"Cristina"},{"family":"García","given":"Carlos M."},{"family":"Lubián","given":"Luis M."},{"family":"López-Urrutia","given":"Ángel"},{"family":"Hernández-León","given":"Santiago"},{"family":"Ameneiro","given":"Julia"}],"issued":{"date-parts":[["2014",7,1]]}},"suppress-author":true}],"schema":"https://github.com/citation-style-language/schema/raw/master/csl-citation.json"} </w:instrText>
            </w:r>
            <w:r w:rsidR="00EB2BE9">
              <w:rPr>
                <w:rFonts w:ascii="Calibri" w:eastAsia="Times New Roman" w:hAnsi="Calibri" w:cs="Calibri"/>
                <w:color w:val="000000"/>
                <w:sz w:val="20"/>
                <w:lang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eastAsia="en-AU"/>
              </w:rPr>
              <w:fldChar w:fldCharType="end"/>
            </w:r>
            <w:r>
              <w:rPr>
                <w:rFonts w:ascii="Calibri" w:eastAsia="Times New Roman" w:hAnsi="Calibri" w:cs="Calibri"/>
                <w:color w:val="000000"/>
                <w:sz w:val="20"/>
                <w:lang w:eastAsia="en-AU"/>
              </w:rPr>
              <w:t xml:space="preserve"> (#4)</w:t>
            </w:r>
          </w:p>
          <w:p w14:paraId="75DFE1BD" w14:textId="77777777" w:rsidR="00B07758" w:rsidRPr="00EC3B99" w:rsidRDefault="00B07758" w:rsidP="00B07758">
            <w:pPr>
              <w:jc w:val="center"/>
              <w:rPr>
                <w:rFonts w:ascii="Calibri" w:eastAsia="Times New Roman" w:hAnsi="Calibri" w:cs="Calibri"/>
                <w:color w:val="000000"/>
                <w:sz w:val="20"/>
                <w:lang w:val="en-AU" w:eastAsia="en-AU"/>
              </w:rPr>
            </w:pPr>
          </w:p>
        </w:tc>
        <w:tc>
          <w:tcPr>
            <w:tcW w:w="1701" w:type="dxa"/>
            <w:shd w:val="clear" w:color="auto" w:fill="auto"/>
            <w:noWrap/>
            <w:vAlign w:val="center"/>
          </w:tcPr>
          <w:p w14:paraId="32AFF51A" w14:textId="77777777" w:rsidR="00B07758" w:rsidRDefault="00B07758" w:rsidP="00B07758">
            <w:pPr>
              <w:jc w:val="center"/>
              <w:rPr>
                <w:rFonts w:ascii="Calibri" w:eastAsia="Times New Roman" w:hAnsi="Calibri" w:cs="Calibri"/>
                <w:color w:val="000000"/>
                <w:sz w:val="22"/>
                <w:szCs w:val="22"/>
                <w:lang w:val="en-AU"/>
              </w:rPr>
            </w:pPr>
            <w:r>
              <w:rPr>
                <w:rFonts w:ascii="Calibri" w:hAnsi="Calibri" w:cs="Calibri"/>
                <w:color w:val="000000"/>
                <w:sz w:val="22"/>
                <w:szCs w:val="22"/>
              </w:rPr>
              <w:t>Drake Passage</w:t>
            </w:r>
          </w:p>
          <w:p w14:paraId="28E41436" w14:textId="77777777" w:rsidR="00B07758" w:rsidRPr="00EC3B99" w:rsidRDefault="00B07758" w:rsidP="00B07758">
            <w:pPr>
              <w:jc w:val="center"/>
              <w:rPr>
                <w:rFonts w:ascii="Calibri" w:eastAsia="Times New Roman" w:hAnsi="Calibri" w:cs="Calibri"/>
                <w:color w:val="000000"/>
                <w:sz w:val="20"/>
                <w:lang w:val="en-AU" w:eastAsia="en-AU"/>
              </w:rPr>
            </w:pPr>
          </w:p>
        </w:tc>
        <w:tc>
          <w:tcPr>
            <w:tcW w:w="1134" w:type="dxa"/>
            <w:shd w:val="clear" w:color="auto" w:fill="auto"/>
            <w:noWrap/>
            <w:vAlign w:val="center"/>
          </w:tcPr>
          <w:p w14:paraId="50E81B88" w14:textId="235AC2D5"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2</w:t>
            </w:r>
          </w:p>
        </w:tc>
        <w:tc>
          <w:tcPr>
            <w:tcW w:w="1134" w:type="dxa"/>
            <w:shd w:val="clear" w:color="auto" w:fill="auto"/>
            <w:noWrap/>
            <w:vAlign w:val="center"/>
          </w:tcPr>
          <w:p w14:paraId="737507EB" w14:textId="6BF13DCB"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0</w:t>
            </w:r>
          </w:p>
        </w:tc>
        <w:tc>
          <w:tcPr>
            <w:tcW w:w="993" w:type="dxa"/>
            <w:shd w:val="clear" w:color="auto" w:fill="auto"/>
            <w:noWrap/>
            <w:vAlign w:val="center"/>
          </w:tcPr>
          <w:p w14:paraId="6BBDC89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6AC448CD"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0729D07F"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6A303A8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57423531"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tcPr>
          <w:p w14:paraId="21FF851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tcPr>
          <w:p w14:paraId="62A0EF6F" w14:textId="20DC7B7A"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8</w:t>
            </w:r>
          </w:p>
        </w:tc>
        <w:tc>
          <w:tcPr>
            <w:tcW w:w="992" w:type="dxa"/>
            <w:shd w:val="clear" w:color="auto" w:fill="auto"/>
            <w:noWrap/>
            <w:vAlign w:val="center"/>
          </w:tcPr>
          <w:p w14:paraId="530E64BE" w14:textId="4579ABFF"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7</w:t>
            </w:r>
          </w:p>
        </w:tc>
        <w:tc>
          <w:tcPr>
            <w:tcW w:w="709" w:type="dxa"/>
            <w:shd w:val="clear" w:color="auto" w:fill="auto"/>
            <w:noWrap/>
            <w:vAlign w:val="center"/>
          </w:tcPr>
          <w:p w14:paraId="6A3BAAAE" w14:textId="67C823B6"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01</w:t>
            </w:r>
          </w:p>
        </w:tc>
        <w:tc>
          <w:tcPr>
            <w:tcW w:w="1276" w:type="dxa"/>
            <w:shd w:val="clear" w:color="auto" w:fill="auto"/>
            <w:noWrap/>
            <w:vAlign w:val="center"/>
          </w:tcPr>
          <w:p w14:paraId="0E0FD75D"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B27B99D" w14:textId="77777777" w:rsidTr="00885394">
        <w:trPr>
          <w:trHeight w:val="300"/>
        </w:trPr>
        <w:tc>
          <w:tcPr>
            <w:tcW w:w="1276" w:type="dxa"/>
            <w:shd w:val="clear" w:color="auto" w:fill="auto"/>
            <w:noWrap/>
            <w:vAlign w:val="center"/>
            <w:hideMark/>
          </w:tcPr>
          <w:p w14:paraId="0DDDCEB1" w14:textId="597D757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rAVMoAOk","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5)</w:t>
            </w:r>
          </w:p>
        </w:tc>
        <w:tc>
          <w:tcPr>
            <w:tcW w:w="1701" w:type="dxa"/>
            <w:shd w:val="clear" w:color="auto" w:fill="auto"/>
            <w:noWrap/>
            <w:vAlign w:val="center"/>
            <w:hideMark/>
          </w:tcPr>
          <w:p w14:paraId="114F0F2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10618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01D38C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2BAE80DE"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0928636"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7033B3FC"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0A8CB9B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3BE76C7"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CDF9871"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8E8135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3A3A1CB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626B54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4AA871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1260F5DB" w14:textId="77777777" w:rsidTr="00885394">
        <w:trPr>
          <w:trHeight w:val="300"/>
        </w:trPr>
        <w:tc>
          <w:tcPr>
            <w:tcW w:w="1276" w:type="dxa"/>
            <w:shd w:val="clear" w:color="auto" w:fill="auto"/>
            <w:noWrap/>
            <w:vAlign w:val="center"/>
            <w:hideMark/>
          </w:tcPr>
          <w:p w14:paraId="7E088310" w14:textId="25AF88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NeSTvbrS","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6)</w:t>
            </w:r>
          </w:p>
        </w:tc>
        <w:tc>
          <w:tcPr>
            <w:tcW w:w="1701" w:type="dxa"/>
            <w:shd w:val="clear" w:color="auto" w:fill="auto"/>
            <w:noWrap/>
            <w:vAlign w:val="center"/>
            <w:hideMark/>
          </w:tcPr>
          <w:p w14:paraId="2799048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344EC74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4D3F65F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4370AD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EA7EC11"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2B181BB9"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6EC4FFD"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2C5773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C7AB4A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7A7104F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CD86E9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6168DC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5A4B35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83B55DA" w14:textId="77777777" w:rsidTr="00885394">
        <w:trPr>
          <w:trHeight w:val="300"/>
        </w:trPr>
        <w:tc>
          <w:tcPr>
            <w:tcW w:w="1276" w:type="dxa"/>
            <w:shd w:val="clear" w:color="auto" w:fill="auto"/>
            <w:noWrap/>
            <w:vAlign w:val="center"/>
            <w:hideMark/>
          </w:tcPr>
          <w:p w14:paraId="2CC498D8" w14:textId="4238F0A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Lop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KfZrQwuq","properties":{"formattedCitation":"(2006)","plainCitation":"(2006)","noteIndex":0},"citationItems":[{"id":741,"uris":["http://zotero.org/users/local/U6DoygBa/items/DEUMSDLX"],"uri":["http://zotero.org/users/local/U6DoygBa/items/DEUMSDLX"],"itemData":{"id":741,"type":"article-journal","abstract":"The southern Brazilian coast is the major fishery ground for the Brazilian sardine ( Sardinella brasiliensis ), a species responsible for up to 40% of marine fish catches in the region. Fish spawning and recruitment are locally influenced by seasonal advection of nutrient-rich waters from both inshore and offshore sources. Plankton communities are otherwise controlled by regenerative processes related to the oligotrophic nature of the Tropical Water from the Brazil Current. As recorded in other continental margins, zooplankton species diversity increases towards outer shelf and open ocean waters. Peaks of zooplankton biomass and ichthyoplankton abundance are frequent on the inner shelf, either at upwelling sites or off large estuarine systems. However, meandering features of the Brazil Current provide an additional mechanism of upward motion of the cold and nutrient-rich South Atlantic Central Water, increasing phyto- and zooplankton biomass and production on mid- and outer shelves. Cold neritic waters originating off Argentina, and subtropical waters from the Subtropical Convergence exert a strong seasonal influence on zooplankton and ichthyoplankton distribution towards more southern areas. This brief review highlights the need for further experimental studies on zooplankton life cycle strategies in order to understand the major processes controlling food web dynamics in this shelf ecosystem.","container-title":"Scientia Marina","DOI":"10.3989/scimar.2006.70n2189","ISSN":"1886-8134","issue":"2","page":"14","title":"Zooplankton and ichthyoplankton distribution on the southern Brazilian shelf: an overview","volume":"70","author":[{"family":"Lopes","given":"Rubens M."},{"family":"Katsuragawa","given":"Mario"},{"family":"Dias","given":"June F."},{"family":"Montú","given":"Mónica A."},{"family":"Muelbert","given":"José H."},{"family":"Gorri","given":"Charles"},{"family":"Brandini","given":"Frederico P."}],"issued":{"date-parts":[["2006",6,30]]}},"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7)</w:t>
            </w:r>
          </w:p>
        </w:tc>
        <w:tc>
          <w:tcPr>
            <w:tcW w:w="1701" w:type="dxa"/>
            <w:shd w:val="clear" w:color="auto" w:fill="auto"/>
            <w:noWrap/>
            <w:vAlign w:val="center"/>
            <w:hideMark/>
          </w:tcPr>
          <w:p w14:paraId="0D28587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5FD7417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FF884A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5C0684A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011C40D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33F0D5E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94A7ED8"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9F102D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E06D68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760225A"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1E12AA78"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4D2273EB"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3DC5CC4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B07758" w:rsidRPr="00EC3B99" w14:paraId="22494E93" w14:textId="77777777" w:rsidTr="00885394">
        <w:trPr>
          <w:trHeight w:val="300"/>
        </w:trPr>
        <w:tc>
          <w:tcPr>
            <w:tcW w:w="1276" w:type="dxa"/>
            <w:shd w:val="clear" w:color="auto" w:fill="auto"/>
            <w:noWrap/>
            <w:vAlign w:val="center"/>
            <w:hideMark/>
          </w:tcPr>
          <w:p w14:paraId="475968A8" w14:textId="6A986874"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Lx1QtWnk","properties":{"formattedCitation":"(2013)","plainCitation":"(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8)</w:t>
            </w:r>
          </w:p>
        </w:tc>
        <w:tc>
          <w:tcPr>
            <w:tcW w:w="1701" w:type="dxa"/>
            <w:shd w:val="clear" w:color="auto" w:fill="auto"/>
            <w:noWrap/>
            <w:vAlign w:val="center"/>
            <w:hideMark/>
          </w:tcPr>
          <w:p w14:paraId="4C10D46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3CB1C91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B7D38E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5DFBACF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B272D1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48F8948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0366F775"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202FF30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6A8A73B5"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C85DAB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6258BC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396F580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7F92155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16429F" w14:paraId="62D36BA6" w14:textId="77777777" w:rsidTr="00A44D42">
        <w:trPr>
          <w:trHeight w:val="300"/>
        </w:trPr>
        <w:tc>
          <w:tcPr>
            <w:tcW w:w="1276" w:type="dxa"/>
            <w:shd w:val="clear" w:color="auto" w:fill="auto"/>
            <w:noWrap/>
            <w:vAlign w:val="center"/>
          </w:tcPr>
          <w:p w14:paraId="65D03CF7" w14:textId="3C9FCC0D"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 xml:space="preserve">Nogueira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j4jayDp0","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9)</w:t>
            </w:r>
          </w:p>
        </w:tc>
        <w:tc>
          <w:tcPr>
            <w:tcW w:w="1701" w:type="dxa"/>
            <w:shd w:val="clear" w:color="auto" w:fill="auto"/>
            <w:noWrap/>
            <w:vAlign w:val="center"/>
          </w:tcPr>
          <w:p w14:paraId="00BFAD18" w14:textId="77777777" w:rsidR="00B07758" w:rsidRPr="00EC3B99" w:rsidRDefault="00B07758" w:rsidP="00A44D42">
            <w:pPr>
              <w:jc w:val="center"/>
              <w:rPr>
                <w:rFonts w:ascii="Calibri" w:eastAsia="Times New Roman" w:hAnsi="Calibri" w:cs="Calibri"/>
                <w:color w:val="000000"/>
                <w:sz w:val="20"/>
                <w:lang w:val="en-AU" w:eastAsia="en-AU"/>
              </w:rPr>
            </w:pPr>
            <w:r w:rsidRPr="00C81D15">
              <w:rPr>
                <w:rFonts w:ascii="Calibri" w:eastAsia="Times New Roman" w:hAnsi="Calibri" w:cs="Calibri"/>
                <w:color w:val="000000"/>
                <w:sz w:val="20"/>
                <w:lang w:val="en-AU" w:eastAsia="en-AU"/>
              </w:rPr>
              <w:t>Northwest and North Iberian Shelf</w:t>
            </w:r>
          </w:p>
        </w:tc>
        <w:tc>
          <w:tcPr>
            <w:tcW w:w="1134" w:type="dxa"/>
            <w:shd w:val="clear" w:color="auto" w:fill="auto"/>
            <w:noWrap/>
            <w:vAlign w:val="center"/>
          </w:tcPr>
          <w:p w14:paraId="546031A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44</w:t>
            </w:r>
          </w:p>
        </w:tc>
        <w:tc>
          <w:tcPr>
            <w:tcW w:w="1134" w:type="dxa"/>
            <w:shd w:val="clear" w:color="auto" w:fill="auto"/>
            <w:noWrap/>
            <w:vAlign w:val="center"/>
          </w:tcPr>
          <w:p w14:paraId="095CEB5F"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9</w:t>
            </w:r>
          </w:p>
        </w:tc>
        <w:tc>
          <w:tcPr>
            <w:tcW w:w="993" w:type="dxa"/>
            <w:shd w:val="clear" w:color="auto" w:fill="auto"/>
            <w:noWrap/>
            <w:vAlign w:val="center"/>
          </w:tcPr>
          <w:p w14:paraId="4CBE607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82.25</w:t>
            </w:r>
          </w:p>
        </w:tc>
        <w:tc>
          <w:tcPr>
            <w:tcW w:w="992" w:type="dxa"/>
            <w:shd w:val="clear" w:color="auto" w:fill="auto"/>
            <w:noWrap/>
            <w:vAlign w:val="center"/>
          </w:tcPr>
          <w:p w14:paraId="3E86D37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7.69</w:t>
            </w:r>
          </w:p>
        </w:tc>
        <w:tc>
          <w:tcPr>
            <w:tcW w:w="992" w:type="dxa"/>
            <w:shd w:val="clear" w:color="auto" w:fill="auto"/>
            <w:noWrap/>
            <w:vAlign w:val="center"/>
          </w:tcPr>
          <w:p w14:paraId="556ABB0B"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42</w:t>
            </w:r>
          </w:p>
        </w:tc>
        <w:tc>
          <w:tcPr>
            <w:tcW w:w="1276" w:type="dxa"/>
            <w:shd w:val="clear" w:color="auto" w:fill="auto"/>
            <w:noWrap/>
            <w:vAlign w:val="center"/>
          </w:tcPr>
          <w:p w14:paraId="7A966DC8"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77FE9B39"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7D95C66D" w14:textId="77777777" w:rsidR="00B07758" w:rsidRPr="00EC3B99" w:rsidRDefault="00B07758" w:rsidP="00A44D4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75EA330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7</w:t>
            </w:r>
          </w:p>
        </w:tc>
        <w:tc>
          <w:tcPr>
            <w:tcW w:w="992" w:type="dxa"/>
            <w:shd w:val="clear" w:color="auto" w:fill="auto"/>
            <w:noWrap/>
            <w:vAlign w:val="center"/>
          </w:tcPr>
          <w:p w14:paraId="34B3FE30"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4</w:t>
            </w:r>
          </w:p>
        </w:tc>
        <w:tc>
          <w:tcPr>
            <w:tcW w:w="709" w:type="dxa"/>
            <w:shd w:val="clear" w:color="auto" w:fill="auto"/>
            <w:noWrap/>
            <w:vAlign w:val="center"/>
          </w:tcPr>
          <w:p w14:paraId="782B5A44"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0</w:t>
            </w:r>
          </w:p>
        </w:tc>
        <w:tc>
          <w:tcPr>
            <w:tcW w:w="1276" w:type="dxa"/>
            <w:shd w:val="clear" w:color="auto" w:fill="auto"/>
            <w:noWrap/>
            <w:vAlign w:val="center"/>
          </w:tcPr>
          <w:p w14:paraId="3232D2F2" w14:textId="77777777" w:rsidR="00B07758" w:rsidRPr="0016429F" w:rsidRDefault="00B07758" w:rsidP="00A44D42">
            <w:pPr>
              <w:jc w:val="center"/>
              <w:rPr>
                <w:rFonts w:ascii="Calibri" w:eastAsia="Times New Roman" w:hAnsi="Calibri" w:cs="Calibri"/>
                <w:color w:val="000000"/>
                <w:sz w:val="20"/>
                <w:vertAlign w:val="superscript"/>
                <w:lang w:val="en-AU" w:eastAsia="en-AU"/>
              </w:rPr>
            </w:pPr>
            <w:r>
              <w:rPr>
                <w:rFonts w:ascii="Calibri" w:eastAsia="Times New Roman" w:hAnsi="Calibri" w:cs="Calibri"/>
                <w:color w:val="000000"/>
                <w:sz w:val="20"/>
                <w:lang w:val="en-AU" w:eastAsia="en-AU"/>
              </w:rPr>
              <w:t>Biomass is converted from g C m</w:t>
            </w:r>
            <w:r>
              <w:rPr>
                <w:rFonts w:ascii="Calibri" w:eastAsia="Times New Roman" w:hAnsi="Calibri" w:cs="Calibri"/>
                <w:color w:val="000000"/>
                <w:sz w:val="20"/>
                <w:vertAlign w:val="superscript"/>
                <w:lang w:val="en-AU" w:eastAsia="en-AU"/>
              </w:rPr>
              <w:t>-2</w:t>
            </w:r>
          </w:p>
        </w:tc>
      </w:tr>
      <w:tr w:rsidR="00B07758" w:rsidRPr="00EC3B99" w14:paraId="4ADF584B" w14:textId="77777777" w:rsidTr="00885394">
        <w:trPr>
          <w:trHeight w:val="300"/>
        </w:trPr>
        <w:tc>
          <w:tcPr>
            <w:tcW w:w="1276" w:type="dxa"/>
            <w:shd w:val="clear" w:color="auto" w:fill="auto"/>
            <w:noWrap/>
            <w:vAlign w:val="center"/>
            <w:hideMark/>
          </w:tcPr>
          <w:p w14:paraId="71581812" w14:textId="4A0A17FC"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w:t>
            </w:r>
            <w:r w:rsidR="00EB2BE9">
              <w:rPr>
                <w:rFonts w:ascii="Calibri" w:eastAsia="Times New Roman" w:hAnsi="Calibri" w:cs="Calibri"/>
                <w:color w:val="000000"/>
                <w:sz w:val="20"/>
                <w:lang w:val="en-AU" w:eastAsia="en-AU"/>
              </w:rPr>
              <w:t>é</w:t>
            </w:r>
            <w:r w:rsidRPr="00EC3B99">
              <w:rPr>
                <w:rFonts w:ascii="Calibri" w:eastAsia="Times New Roman" w:hAnsi="Calibri" w:cs="Calibri"/>
                <w:color w:val="000000"/>
                <w:sz w:val="20"/>
                <w:lang w:val="en-AU" w:eastAsia="en-AU"/>
              </w:rPr>
              <w:t>s</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gLWJW3","properties":{"formattedCitation":"(1989)","plainCitation":"(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198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0)</w:t>
            </w:r>
          </w:p>
        </w:tc>
        <w:tc>
          <w:tcPr>
            <w:tcW w:w="1701" w:type="dxa"/>
            <w:shd w:val="clear" w:color="auto" w:fill="auto"/>
            <w:noWrap/>
            <w:vAlign w:val="center"/>
            <w:hideMark/>
          </w:tcPr>
          <w:p w14:paraId="5BA04C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Western Mediterranean</w:t>
            </w:r>
          </w:p>
        </w:tc>
        <w:tc>
          <w:tcPr>
            <w:tcW w:w="1134" w:type="dxa"/>
            <w:shd w:val="clear" w:color="auto" w:fill="auto"/>
            <w:noWrap/>
            <w:vAlign w:val="center"/>
            <w:hideMark/>
          </w:tcPr>
          <w:p w14:paraId="2FB6A0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0C2C2B3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1582349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3F2888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1123BC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038C5D4C"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AE3E6D4"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541B320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25AF64F"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66A7FE47"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5D2D1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3CA16F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Pr>
                <w:rFonts w:ascii="Calibri" w:eastAsia="Times New Roman" w:hAnsi="Calibri" w:cs="Calibri"/>
                <w:color w:val="000000"/>
                <w:sz w:val="20"/>
                <w:lang w:val="en-AU" w:eastAsia="en-AU"/>
              </w:rPr>
              <w:t>.</w:t>
            </w:r>
          </w:p>
        </w:tc>
      </w:tr>
      <w:tr w:rsidR="00B07758" w:rsidRPr="00EC3B99" w14:paraId="0DF5E213" w14:textId="77777777" w:rsidTr="00885394">
        <w:trPr>
          <w:trHeight w:val="300"/>
        </w:trPr>
        <w:tc>
          <w:tcPr>
            <w:tcW w:w="1276" w:type="dxa"/>
            <w:shd w:val="clear" w:color="auto" w:fill="auto"/>
            <w:noWrap/>
            <w:vAlign w:val="center"/>
          </w:tcPr>
          <w:p w14:paraId="754B2449" w14:textId="4D562A7C" w:rsidR="00B07758" w:rsidRPr="00EC3B99" w:rsidRDefault="00B07758" w:rsidP="00B07758">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lastRenderedPageBreak/>
              <w:t>Schultes</w:t>
            </w:r>
            <w:proofErr w:type="spellEnd"/>
            <w:r w:rsidRPr="00504F62">
              <w:rPr>
                <w:rFonts w:ascii="Calibri" w:eastAsia="Times New Roman" w:hAnsi="Calibri" w:cs="Calibri"/>
                <w:color w:val="000000"/>
                <w:sz w:val="20"/>
                <w:lang w:val="en-AU" w:eastAsia="en-AU"/>
              </w:rPr>
              <w:t xml:space="preserve"> &amp; Lope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OshSgX","properties":{"formattedCitation":"(2009)","plainCitation":"(2009)","noteIndex":0},"citationItems":[{"id":1402,"uris":["http://zotero.org/users/local/U6DoygBa/items/MIE3C8X7"],"uri":["http://zotero.org/users/local/U6DoygBa/items/MIE3C8X7"],"itemData":{"id":1402,"type":"article-journal","abstract":"Two recently developed instruments, the Laser Optical Plankton Counter (LOPC) and the Zooscan, have been applied to study zooplankton biomass size spectra in tropical and subtropical marine ecosystems off Brazil. Both technologies rely on optical measurements of particles and may potentially be used in zooplankton monitoring programs. Vertical profiles of the LOPC installed in a 200 µm ring net have been obtained from diverse environmental settings ranging from turbid and nearshore waters to oligotrophic open ocean conditions. Net samples were analyzed on the Zooscan and counted under a microscope. Particle biovolume in the study area estimated with the LOPC correlated with plankton displacement volume from the net samples, but there was no significant relationship between total areal zooplankton biomass determined with LOPC and the Zooscan. Apparently, normalized biomass size spectra (NBSS) of LOPC and Zooscan overlapped for particles in the size range of 500 to 1500 µm in equivalent spherical diameter (ESD), especially at open ocean stations. However, the distribution of particles into five size classes was statistically different between both instruments at 24 of 28 stations. The disparities arise from unequal flow estimates, from different sampling efficiencies of LOPC tunnel and net for large and small particles, and possibly from the interference of non-zooplankton material in the LOPC signal. Ecosystem properties and technical differences therefore limit the direct comparability of the NBSS slopes obtained with both instruments during this study, and their results should be regarded as complementary.","container-title":"Limnology and Oceanography: Methods","DOI":"10.4319/lom.2009.7.771","ISSN":"1541-5856","issue":"11","journalAbbreviation":"Limnol. Oceanogr.: Methods","language":"en","note":"_eprint: https://aslopubs.onlinelibrary.wiley.com/doi/pdf/10.4319/lom.2009.7.771","page":"771-784","source":"Wiley Online Library","title":"Laser Optical Plankton Counter and Zooscan intercomparison in tropical and subtropical marine ecosystems","volume":"7","author":[{"family":"Schultes","given":"Sabine"},{"family":"Lopes","given":"Rubens M."}],"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1)</w:t>
            </w:r>
          </w:p>
        </w:tc>
        <w:tc>
          <w:tcPr>
            <w:tcW w:w="1701" w:type="dxa"/>
            <w:shd w:val="clear" w:color="auto" w:fill="auto"/>
            <w:noWrap/>
            <w:vAlign w:val="center"/>
          </w:tcPr>
          <w:p w14:paraId="5EBC0C1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6F27B24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60EF404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5581F8F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6395B18"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1168A47A"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767AA06D"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9697A12"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3E7CE3C6" w14:textId="77777777" w:rsidR="00B07758" w:rsidRPr="00EC3B99" w:rsidRDefault="00B07758" w:rsidP="00B07758">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583AF799"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69398C29" w14:textId="77777777" w:rsidR="00B07758" w:rsidRPr="00EC3B99" w:rsidRDefault="00B07758" w:rsidP="00B07758">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5FC2EA18" w14:textId="77777777" w:rsidR="00B07758" w:rsidRPr="00EC3B99" w:rsidRDefault="00B07758" w:rsidP="00B07758">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539B757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4CC59CE0" w14:textId="77777777" w:rsidTr="00885394">
        <w:trPr>
          <w:trHeight w:val="300"/>
        </w:trPr>
        <w:tc>
          <w:tcPr>
            <w:tcW w:w="1276" w:type="dxa"/>
            <w:shd w:val="clear" w:color="auto" w:fill="auto"/>
            <w:noWrap/>
            <w:vAlign w:val="center"/>
            <w:hideMark/>
          </w:tcPr>
          <w:p w14:paraId="2CEE9AD7" w14:textId="5E03B395"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VrgZNpWv","properties":{"formattedCitation":"(2007)","plainCitation":"(2007)","noteIndex":0},"citationItems":[{"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Shelf Sci.","language":"en","page":"381-392","source":"ScienceDirect","title":"Plankton distributions related to hydrography and circulation dynamics on a narrow continental shelf off Northern Norway","volume":"75","author":[{"family":"Skarðhamar","given":"Jofrid"},{"family":"Slagstad","given":"Dag"},{"family":"Edvardsen","given":"Are"}],"issued":{"date-parts":[["2007",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7)</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2)</w:t>
            </w:r>
          </w:p>
        </w:tc>
        <w:tc>
          <w:tcPr>
            <w:tcW w:w="1701" w:type="dxa"/>
            <w:shd w:val="clear" w:color="auto" w:fill="auto"/>
            <w:noWrap/>
            <w:vAlign w:val="center"/>
            <w:hideMark/>
          </w:tcPr>
          <w:p w14:paraId="58B6FCD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7F0E18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5ADD044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6BF99C36"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1EAB8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4C653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78C1C5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6528851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5E864F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61933FB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900772B"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1E89A1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36C4CA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B07758" w:rsidRPr="00EC3B99" w14:paraId="1032E98E" w14:textId="77777777" w:rsidTr="00885394">
        <w:trPr>
          <w:trHeight w:val="300"/>
        </w:trPr>
        <w:tc>
          <w:tcPr>
            <w:tcW w:w="1276" w:type="dxa"/>
            <w:shd w:val="clear" w:color="auto" w:fill="auto"/>
            <w:noWrap/>
            <w:vAlign w:val="center"/>
            <w:hideMark/>
          </w:tcPr>
          <w:p w14:paraId="54202107" w14:textId="4B115D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oLSpP0zE","properties":{"formattedCitation":"(2006)","plainCitation":"(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6F9FF9B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673B91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7352B23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68C98F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AD413D2"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5509109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7CE5EA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2310FD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5DEAA38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0D91170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122CB02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576F58E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65B29CB6" w14:textId="77777777" w:rsidR="00B07758" w:rsidRPr="00EC3B99" w:rsidRDefault="00B07758" w:rsidP="00B07758">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B07758" w:rsidRPr="00EC3B99" w14:paraId="7040AF1C" w14:textId="77777777" w:rsidTr="00885394">
        <w:trPr>
          <w:trHeight w:val="300"/>
        </w:trPr>
        <w:tc>
          <w:tcPr>
            <w:tcW w:w="1276" w:type="dxa"/>
            <w:shd w:val="clear" w:color="auto" w:fill="auto"/>
            <w:noWrap/>
            <w:vAlign w:val="center"/>
            <w:hideMark/>
          </w:tcPr>
          <w:p w14:paraId="0C36B498" w14:textId="0CD12C1D"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Thompso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hhMgXIiz","properties":{"formattedCitation":"(2013)","plainCitation":"(2013)","noteIndex":0},"citationItems":[{"id":1019,"uris":["http://zotero.org/users/local/U6DoygBa/items/V35SDPYG"],"uri":["http://zotero.org/users/local/U6DoygBa/items/V35SDPYG"],"itemData":{"id":1019,"type":"article-journal","abstract":"Little attention has been paid to small copepods and other zooplankton inhabiting pelagic ecosystems of the Southwestern Atlantic Ocean under the influence of the Antarctic Circumpolar Current circulation, despite their important role in the trophic chain and fisheries. This study gives a synoptic view (January 2001) of the micro and mesoplankton size fractions and normalized biomass size spectra (NBSS) in upper waters of five different ecological domains (shelf and oceanic Subantarctic and Antarctic waters) including the Brazil–Malvinas confluence (BMC). Copepods were always the main component of the zooplankton\nthe &lt;300-&amp;#x00B5\nm fraction represented between 70 and 99% in terms of numbers and from 20 to 88% in terms of biomass. Other zooplankton contributed with &lt;40% to total zooplankton densities, though showing some biomass peaks (&gt;50%). Chlorophyll a , sea surface temperature and salinity were the environmental variables that best explained the distribution trend of zooplankton, mainly that of the &lt;300-&amp;#x00B5\nm fraction. For all the domains, NBSS revealed flat slopes (−0.6 to −1), suggesting a higher proportion of large organisms than expected at equilibrium. A dome-shape feature was detected in the BMC. Total biomass and trophic levels of the system were related to the composition of the community and the hydrological conditions of the domains covered.","container-title":"Journal of Plankton Research","DOI":"10.1093/plankt/fbt014","ISSN":"0142-7873","issue":"3","page":"610-629","title":"Structure, abundance and biomass size spectra of copepods and other zooplankton communities in upper waters of the Southwestern Atlantic Ocean during summer","volume":"35","author":[{"family":"Thompson","given":"Gustavo A."},{"family":"Dinofrio","given":"Estela O."},{"family":"Alder","given":"Viviana A."}],"issued":{"date-parts":[["2013"]]}},"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4)</w:t>
            </w:r>
          </w:p>
        </w:tc>
        <w:tc>
          <w:tcPr>
            <w:tcW w:w="1701" w:type="dxa"/>
            <w:shd w:val="clear" w:color="auto" w:fill="auto"/>
            <w:noWrap/>
            <w:vAlign w:val="center"/>
            <w:hideMark/>
          </w:tcPr>
          <w:p w14:paraId="29BAF40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04315F7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7528B37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3579EE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1CD804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63BE34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12DDBD8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FBD334B"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865AE1E"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FD5A7F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729A6E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29978D8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61C219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B07758" w:rsidRPr="00EC3B99" w14:paraId="6BC4440A" w14:textId="77777777" w:rsidTr="00885394">
        <w:trPr>
          <w:trHeight w:val="300"/>
        </w:trPr>
        <w:tc>
          <w:tcPr>
            <w:tcW w:w="1276" w:type="dxa"/>
            <w:shd w:val="clear" w:color="auto" w:fill="auto"/>
            <w:noWrap/>
            <w:vAlign w:val="center"/>
            <w:hideMark/>
          </w:tcPr>
          <w:p w14:paraId="7C8AB38A" w14:textId="32746E73"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TzFxVOQA","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5)</w:t>
            </w:r>
          </w:p>
        </w:tc>
        <w:tc>
          <w:tcPr>
            <w:tcW w:w="1701" w:type="dxa"/>
            <w:shd w:val="clear" w:color="auto" w:fill="auto"/>
            <w:noWrap/>
            <w:vAlign w:val="center"/>
            <w:hideMark/>
          </w:tcPr>
          <w:p w14:paraId="7016A46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FADD33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A8CD00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7167237"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3288C9C"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5A714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5C4150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E66F1E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E5AEE47"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1173FF0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2A0B4B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E6A507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1F9D2C96"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F27A8A9" w14:textId="77777777" w:rsidTr="00885394">
        <w:trPr>
          <w:trHeight w:val="300"/>
        </w:trPr>
        <w:tc>
          <w:tcPr>
            <w:tcW w:w="1276" w:type="dxa"/>
            <w:shd w:val="clear" w:color="auto" w:fill="auto"/>
            <w:noWrap/>
            <w:vAlign w:val="center"/>
            <w:hideMark/>
          </w:tcPr>
          <w:p w14:paraId="637333C2" w14:textId="334910A6"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EB2BE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15pZWml","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6)</w:t>
            </w:r>
          </w:p>
        </w:tc>
        <w:tc>
          <w:tcPr>
            <w:tcW w:w="1701" w:type="dxa"/>
            <w:shd w:val="clear" w:color="auto" w:fill="auto"/>
            <w:noWrap/>
            <w:vAlign w:val="center"/>
            <w:hideMark/>
          </w:tcPr>
          <w:p w14:paraId="55958AB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F693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8EF25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F4837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6385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816BDC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B7C4B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A636210"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1B5B349"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2ABEF8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7911F41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40CF4BC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6B9B480A"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ADADAEB" w14:textId="77777777" w:rsidTr="00885394">
        <w:trPr>
          <w:trHeight w:val="300"/>
        </w:trPr>
        <w:tc>
          <w:tcPr>
            <w:tcW w:w="1276" w:type="dxa"/>
            <w:shd w:val="clear" w:color="auto" w:fill="auto"/>
            <w:noWrap/>
            <w:vAlign w:val="center"/>
            <w:hideMark/>
          </w:tcPr>
          <w:p w14:paraId="6F7E2D24" w14:textId="479B3822"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rc1Ufda","properties":{"formattedCitation":"(2015)","plainCitation":"(2015)","noteIndex":0},"citationItems":[{"id":1091,"uris":["http://zotero.org/users/local/U6DoygBa/items/PAQ9NHSM"],"uri":["http://zotero.org/users/local/U6DoygBa/items/PAQ9NHSM"],"itemData":{"id":1091,"type":"article-journal","abstract":"The northeast continental shelf of New Zealand and adjacent Hauraki Gulf were surveyed from early spring to late summer, to identify biogeographic and trophic factors influencing mesozooplankton community distribution and abundance. The outer shelf supported low-abundance oceanic species associated with the East Auckland Current which were also transported to the inner shelf during upwelling. Outer gulf sites, where gulf and shelf waters converged, supported a characteristic frontal assemblage. The inner gulf supported an abundant and diverse neritic community, with greater seasonal variability than offshore. Over spring to summer, succession of mesozooplankton taxa reflected an ecosystem shift from net autotrophic to heterotrophic states. These biogeographic and trophic effects defined the grazing impact mesozooplankton had on lower trophic levels, with grazing often matching primary production in spring and early summer. Greater mesozooplankton abundances in the gulf were supported by higher volume-specific primary productivity than on the shelf. The results have important implications for higher trophic levels, including larval fish survival, adult fish distributions and whale feeding.","container-title":"New Zealand Journal of Marine and Freshwater Research","DOI":"10.1080/00288330.2014.955806","ISSN":"0028-8330","issue":"1","journalAbbreviation":"N. Z. J. Mar. Freshw. Res.","language":"English","page":"69-86","title":"Biogeographic and trophic drivers of mesozooplankton distribution on the northeast continental shelf and in Hauraki Gulf, New Zealand","volume":"49","author":[{"family":"Zeldis","given":"J. R."},{"family":"Willis","given":"K. J."}],"issued":{"date-parts":[["2015",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5)</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7)</w:t>
            </w:r>
          </w:p>
        </w:tc>
        <w:tc>
          <w:tcPr>
            <w:tcW w:w="1701" w:type="dxa"/>
            <w:shd w:val="clear" w:color="auto" w:fill="auto"/>
            <w:noWrap/>
            <w:vAlign w:val="center"/>
            <w:hideMark/>
          </w:tcPr>
          <w:p w14:paraId="56969E6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6B48F8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69830F9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63FAE0C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A8D73CE"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FA06CF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88041D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0B6B1C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271F8F4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00C8D3B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36DDD8E"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18D9698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7B23652" w14:textId="77777777" w:rsidR="00B07758" w:rsidRPr="00EC3B99" w:rsidRDefault="00B07758" w:rsidP="00B07758">
            <w:pPr>
              <w:jc w:val="center"/>
              <w:rPr>
                <w:rFonts w:eastAsia="Times New Roman"/>
                <w:sz w:val="20"/>
                <w:lang w:val="en-AU" w:eastAsia="en-AU"/>
              </w:rPr>
            </w:pPr>
          </w:p>
        </w:tc>
      </w:tr>
      <w:tr w:rsidR="00B07758" w:rsidRPr="00EC3B99" w14:paraId="0611CDF0" w14:textId="77777777" w:rsidTr="00885394">
        <w:trPr>
          <w:trHeight w:val="300"/>
        </w:trPr>
        <w:tc>
          <w:tcPr>
            <w:tcW w:w="1276" w:type="dxa"/>
            <w:shd w:val="clear" w:color="auto" w:fill="auto"/>
            <w:noWrap/>
            <w:vAlign w:val="center"/>
          </w:tcPr>
          <w:p w14:paraId="790D338C" w14:textId="14345650" w:rsidR="00B07758" w:rsidRPr="00504F62"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 xml:space="preserve">Zhang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ZxOW5l2N","properties":{"formattedCitation":"(2019)","plainCitation":"(2019)","noteIndex":0},"citationItems":[{"id":1408,"uris":["http://zotero.org/users/local/U6DoygBa/items/HAQJXUTQ"],"uri":["http://zotero.org/users/local/U6DoygBa/items/HAQJXUTQ"],"itemData":{"id":1408,"type":"article-journal","abstract":"Plankton abundance, biovolume and distribution in the northern slope of the South China Sea in summer 2015 and autumn 2014 were assessed by using flow cytometry and microscopy (FlowCAM) and ZooScan methods. Copepoda was the most dominant zooplankton in both seasons. Rhizosolenia dominated the phytoplankton community in autumn. In summer, the dominant phytoplankton were Chaetoceros and Thalassionema. In autumn, the abundances of phytoplankton and zooplankton ranged from 0.66×103-7.83×103 ind. m−3 and 0.34×103-0.88×103 ind. m−3, respectively, whereas the biovolumes of phytoplankton and zooplankton ranged from 41.67 to 204.66 mm3m-3 and 56.19–157.24 mm3m-3, respectively. A wide range of normalized biovolume size spectra (NBSS), consisting of phytoplankton, mesozooplankton and macrozooplankton, were built, and the resulting NBSS slopes were flatter than the single zooplankton NBSS slope. The NBSS slopes were steeper in summer (mean±SE=−0.93±0.04) than in autumn (mean±SE=−0.69±0.05). Based on the biovolume (0.00024mm3–131.07mm3) of plankton in 19 size classes and the taxonomic groups in each size class, Bray-Curtis cluster analysis divided the plankton into five groups. The distributions of the five plankton groups coincided with changes in currents during autumn and summer. Groups A and B were distributed in a region with an anticyclonic and a cyclonic eddy, respectively. Group A was affected by SCSW (South China Sea Water) and KW (Kuroshio Water) and had a NBSS slope of nearly −1. Group B was influenced by SCSW, KW and SHW (Shelf Water), and the NBSS slope of group B showed a higher ecological transfer efficiency than that of group A. Group C and group D were influenced by westward currents. The sea surface temperature (SST) (r=−0.52, P&lt;0.01), chlorophyll a concentration at the depth of the chlorophyll maximum (SMChl-a) (r=−0.61, P&lt;0.01), and average chlorophyll a concentration (SAChl-a) (r=−0.59, P&lt;0.01) were negatively correlated with the NBSS slope.","collection-title":"Living-resources and Ecosystem Dynamics on the Slope of the South China Sea (LEDS)","container-title":"Deep Sea Research Part II: Topical Studies in Oceanography","DOI":"10.1016/j.dsr2.2019.07.006","ISSN":"0967-0645","journalAbbreviation":"Deep Sea Research Part II: Topical Studies in Oceanography","language":"en","page":"79-92","source":"ScienceDirect","title":"Plankton abundance, biovolume, and normalized biovolume size spectra in the northern slope of the South China Sea in autumn 2014 and summer 2015","volume":"167","author":[{"family":"Zhang","given":"Wenjing"},{"family":"Sun","given":"Xiaoxia"},{"family":"Zheng","given":"Shan"},{"family":"Zhu","given":"Mingliang"},{"family":"Liang","given":"Junhua"},{"family":"Du","given":"Juan"},{"family":"Yang","given":"Chenghao"}],"issued":{"date-parts":[["2019",9,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8)</w:t>
            </w:r>
          </w:p>
        </w:tc>
        <w:tc>
          <w:tcPr>
            <w:tcW w:w="1701" w:type="dxa"/>
            <w:shd w:val="clear" w:color="auto" w:fill="auto"/>
            <w:noWrap/>
            <w:vAlign w:val="center"/>
          </w:tcPr>
          <w:p w14:paraId="0A7F7B52"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57AABD33"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4C292126"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60E97D8D"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88286C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42786F9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215E70E4"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3F1D9DAA"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6E365D7E"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36ADA9B4"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3F542CD7" w14:textId="77777777" w:rsidR="00B07758" w:rsidRPr="00EC3B99" w:rsidRDefault="00B07758" w:rsidP="00B07758">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1B4914C4"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DAE62D1"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D674564" w14:textId="77777777" w:rsidTr="00885394">
        <w:trPr>
          <w:trHeight w:val="300"/>
        </w:trPr>
        <w:tc>
          <w:tcPr>
            <w:tcW w:w="1276" w:type="dxa"/>
            <w:shd w:val="clear" w:color="auto" w:fill="auto"/>
            <w:noWrap/>
            <w:vAlign w:val="center"/>
          </w:tcPr>
          <w:p w14:paraId="741613C7" w14:textId="7834DA84" w:rsidR="00B07758" w:rsidRPr="00504F62"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Pr>
                <w:rFonts w:ascii="Calibri" w:eastAsia="Times New Roman" w:hAnsi="Calibri" w:cs="Calibri"/>
                <w:color w:val="000000"/>
                <w:sz w:val="20"/>
                <w:lang w:val="en-AU" w:eastAsia="en-AU"/>
              </w:rPr>
              <w:t xml:space="preserve"> #19</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0E019DDA"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6F115EAD"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086A12A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85B4C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1186C95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7AE8059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322C82D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70A5843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18CF398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60DFE05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07AD543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1F83FB0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2541EE7F" w14:textId="77777777" w:rsidR="00B07758" w:rsidRPr="00EC3B99" w:rsidRDefault="00B07758" w:rsidP="00B07758">
            <w:pPr>
              <w:jc w:val="center"/>
              <w:rPr>
                <w:rFonts w:ascii="Calibri" w:eastAsia="Times New Roman" w:hAnsi="Calibri" w:cs="Calibri"/>
                <w:color w:val="000000"/>
                <w:sz w:val="20"/>
                <w:lang w:val="en-AU" w:eastAsia="en-AU"/>
              </w:rPr>
            </w:pPr>
          </w:p>
        </w:tc>
      </w:tr>
    </w:tbl>
    <w:p w14:paraId="1CCC5376" w14:textId="19EA127D" w:rsidR="000E70F9" w:rsidRDefault="000E70F9" w:rsidP="00922E04">
      <w:pPr>
        <w:spacing w:line="360" w:lineRule="auto"/>
      </w:pPr>
    </w:p>
    <w:p w14:paraId="05AB9DA1" w14:textId="77777777" w:rsidR="00C66DFB" w:rsidRDefault="00C66DFB">
      <w:pPr>
        <w:spacing w:after="160" w:line="259" w:lineRule="auto"/>
        <w:sectPr w:rsidR="00C66DFB" w:rsidSect="00922E04">
          <w:pgSz w:w="16838" w:h="11906" w:orient="landscape"/>
          <w:pgMar w:top="1440" w:right="1440" w:bottom="1440" w:left="1440" w:header="708" w:footer="708" w:gutter="0"/>
          <w:cols w:space="708"/>
          <w:docGrid w:linePitch="360"/>
        </w:sectPr>
      </w:pPr>
    </w:p>
    <w:p w14:paraId="43D4125D" w14:textId="4E9F614D" w:rsidR="000E70F9" w:rsidRPr="00B56C58" w:rsidRDefault="00C66DFB">
      <w:pPr>
        <w:spacing w:after="160" w:line="259" w:lineRule="auto"/>
        <w:rPr>
          <w:rFonts w:asciiTheme="minorHAnsi" w:hAnsiTheme="minorHAnsi" w:cstheme="minorHAnsi"/>
          <w:b/>
          <w:bCs/>
        </w:rPr>
      </w:pPr>
      <w:r w:rsidRPr="00B56C58">
        <w:rPr>
          <w:rFonts w:asciiTheme="minorHAnsi" w:hAnsiTheme="minorHAnsi" w:cstheme="minorHAnsi"/>
          <w:b/>
          <w:bCs/>
        </w:rPr>
        <w:lastRenderedPageBreak/>
        <w:t>References</w:t>
      </w:r>
    </w:p>
    <w:p w14:paraId="3216384F" w14:textId="77777777" w:rsidR="002336FE" w:rsidRPr="002336FE" w:rsidRDefault="00D72ED2" w:rsidP="002336FE">
      <w:pPr>
        <w:pStyle w:val="Bibliography"/>
        <w:rPr>
          <w:rFonts w:ascii="Calibri" w:hAnsi="Calibri" w:cs="Calibri"/>
        </w:rPr>
      </w:pPr>
      <w:r w:rsidRPr="00B56C58">
        <w:rPr>
          <w:rFonts w:asciiTheme="minorHAnsi" w:hAnsiTheme="minorHAnsi" w:cstheme="minorHAnsi"/>
          <w:b/>
          <w:bCs/>
        </w:rPr>
        <w:fldChar w:fldCharType="begin"/>
      </w:r>
      <w:r w:rsidR="002336FE">
        <w:rPr>
          <w:rFonts w:asciiTheme="minorHAnsi" w:hAnsiTheme="minorHAnsi" w:cstheme="minorHAnsi"/>
          <w:b/>
          <w:bCs/>
        </w:rPr>
        <w:instrText xml:space="preserve"> ADDIN ZOTERO_BIBL {"uncited":[],"omitted":[],"custom":[]} CSL_BIBLIOGRAPHY </w:instrText>
      </w:r>
      <w:r w:rsidRPr="00B56C58">
        <w:rPr>
          <w:rFonts w:asciiTheme="minorHAnsi" w:hAnsiTheme="minorHAnsi" w:cstheme="minorHAnsi"/>
          <w:b/>
          <w:bCs/>
        </w:rPr>
        <w:fldChar w:fldCharType="separate"/>
      </w:r>
      <w:r w:rsidR="002336FE" w:rsidRPr="002336FE">
        <w:rPr>
          <w:rFonts w:ascii="Calibri" w:hAnsi="Calibri" w:cs="Calibri"/>
        </w:rPr>
        <w:t xml:space="preserve">Becker, É. C., Eiras Garcia, C. A., &amp; Freire, A. S. (2018). Mesozooplankton distribution, especially copepods, according to water masses dynamics in the upper layer of the Southwestern Atlantic shelf (26°S to 29°S). </w:t>
      </w:r>
      <w:r w:rsidR="002336FE" w:rsidRPr="002336FE">
        <w:rPr>
          <w:rFonts w:ascii="Calibri" w:hAnsi="Calibri" w:cs="Calibri"/>
          <w:i/>
          <w:iCs/>
        </w:rPr>
        <w:t>Continental Shelf Research</w:t>
      </w:r>
      <w:r w:rsidR="002336FE" w:rsidRPr="002336FE">
        <w:rPr>
          <w:rFonts w:ascii="Calibri" w:hAnsi="Calibri" w:cs="Calibri"/>
        </w:rPr>
        <w:t xml:space="preserve">, </w:t>
      </w:r>
      <w:r w:rsidR="002336FE" w:rsidRPr="002336FE">
        <w:rPr>
          <w:rFonts w:ascii="Calibri" w:hAnsi="Calibri" w:cs="Calibri"/>
          <w:i/>
          <w:iCs/>
        </w:rPr>
        <w:t>166</w:t>
      </w:r>
      <w:r w:rsidR="002336FE" w:rsidRPr="002336FE">
        <w:rPr>
          <w:rFonts w:ascii="Calibri" w:hAnsi="Calibri" w:cs="Calibri"/>
        </w:rPr>
        <w:t>, 10–21. https://doi.org/10.1016/j.csr.2018.06.011</w:t>
      </w:r>
    </w:p>
    <w:p w14:paraId="197AF296" w14:textId="77777777" w:rsidR="002336FE" w:rsidRPr="002336FE" w:rsidRDefault="002336FE" w:rsidP="002336FE">
      <w:pPr>
        <w:pStyle w:val="Bibliography"/>
        <w:rPr>
          <w:rFonts w:ascii="Calibri" w:hAnsi="Calibri" w:cs="Calibri"/>
        </w:rPr>
      </w:pPr>
      <w:r w:rsidRPr="002336FE">
        <w:rPr>
          <w:rFonts w:ascii="Calibri" w:hAnsi="Calibri" w:cs="Calibri"/>
        </w:rPr>
        <w:t xml:space="preserve">Beckley, L. E., Holliday, D., Sutton, A. L., Weller, E., Olivar, M. P., &amp; Thompson, P. A. (2018). Structuring of larval fish assemblages along a coastal-oceanic gradient in the macro-tidal, tropical Eastern Indian Ocean. </w:t>
      </w:r>
      <w:r w:rsidRPr="002336FE">
        <w:rPr>
          <w:rFonts w:ascii="Calibri" w:hAnsi="Calibri" w:cs="Calibri"/>
          <w:i/>
          <w:iCs/>
        </w:rPr>
        <w:t>Deep Sea Research Part II: Topical Studies in Oceanography</w:t>
      </w:r>
      <w:r w:rsidRPr="002336FE">
        <w:rPr>
          <w:rFonts w:ascii="Calibri" w:hAnsi="Calibri" w:cs="Calibri"/>
        </w:rPr>
        <w:t>. https://doi.org/10.1016/j.dsr2.2018.03.008</w:t>
      </w:r>
    </w:p>
    <w:p w14:paraId="1CB92DB3" w14:textId="77777777" w:rsidR="002336FE" w:rsidRPr="002336FE" w:rsidRDefault="002336FE" w:rsidP="002336FE">
      <w:pPr>
        <w:pStyle w:val="Bibliography"/>
        <w:rPr>
          <w:rFonts w:ascii="Calibri" w:hAnsi="Calibri" w:cs="Calibri"/>
        </w:rPr>
      </w:pPr>
      <w:r w:rsidRPr="002336FE">
        <w:rPr>
          <w:rFonts w:ascii="Calibri" w:hAnsi="Calibri" w:cs="Calibri"/>
        </w:rPr>
        <w:t xml:space="preserve">Coyle, K. O., &amp; Pinchuk, A. I. (2005). Seasonal cross-shelf distribution of major zooplankton taxa on the northern Gulf of Alaska shelf relative to water mass properties, species depth preferences and vertical migration behavior. </w:t>
      </w:r>
      <w:r w:rsidRPr="002336FE">
        <w:rPr>
          <w:rFonts w:ascii="Calibri" w:hAnsi="Calibri" w:cs="Calibri"/>
          <w:i/>
          <w:iCs/>
        </w:rPr>
        <w:t>Deep-Sea Research Part II-Topical Studies in Oceanography</w:t>
      </w:r>
      <w:r w:rsidRPr="002336FE">
        <w:rPr>
          <w:rFonts w:ascii="Calibri" w:hAnsi="Calibri" w:cs="Calibri"/>
        </w:rPr>
        <w:t xml:space="preserve">, </w:t>
      </w:r>
      <w:r w:rsidRPr="002336FE">
        <w:rPr>
          <w:rFonts w:ascii="Calibri" w:hAnsi="Calibri" w:cs="Calibri"/>
          <w:i/>
          <w:iCs/>
        </w:rPr>
        <w:t>52</w:t>
      </w:r>
      <w:r w:rsidRPr="002336FE">
        <w:rPr>
          <w:rFonts w:ascii="Calibri" w:hAnsi="Calibri" w:cs="Calibri"/>
        </w:rPr>
        <w:t>, 217–245. https://doi.org/10.1016/j.dsr2.2004.09.025</w:t>
      </w:r>
    </w:p>
    <w:p w14:paraId="071AF144" w14:textId="77777777" w:rsidR="002336FE" w:rsidRPr="002336FE" w:rsidRDefault="002336FE" w:rsidP="002336FE">
      <w:pPr>
        <w:pStyle w:val="Bibliography"/>
        <w:rPr>
          <w:rFonts w:ascii="Calibri" w:hAnsi="Calibri" w:cs="Calibri"/>
        </w:rPr>
      </w:pPr>
      <w:r w:rsidRPr="002336FE">
        <w:rPr>
          <w:rFonts w:ascii="Calibri" w:hAnsi="Calibri" w:cs="Calibri"/>
        </w:rPr>
        <w:t xml:space="preserve">García-Muñoz, C., García, C. M., Lubián, L. M., López-Urrutia, Á., Hernández-León, S., &amp; Ameneiro, J. (2014). Metabolic state along a summer north–south transect near the Antarctic Peninsula: a size spectra approach.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6</w:t>
      </w:r>
      <w:r w:rsidRPr="002336FE">
        <w:rPr>
          <w:rFonts w:ascii="Calibri" w:hAnsi="Calibri" w:cs="Calibri"/>
        </w:rPr>
        <w:t>(4), 1074–1091. https://doi.org/10.1093/plankt/fbu042</w:t>
      </w:r>
    </w:p>
    <w:p w14:paraId="2FA66AE3" w14:textId="77777777" w:rsidR="002336FE" w:rsidRPr="002336FE" w:rsidRDefault="002336FE" w:rsidP="002336FE">
      <w:pPr>
        <w:pStyle w:val="Bibliography"/>
        <w:rPr>
          <w:rFonts w:ascii="Calibri" w:hAnsi="Calibri" w:cs="Calibri"/>
        </w:rPr>
      </w:pPr>
      <w:r w:rsidRPr="002336FE">
        <w:rPr>
          <w:rFonts w:ascii="Calibri" w:hAnsi="Calibri" w:cs="Calibri"/>
        </w:rPr>
        <w:t xml:space="preserve">Irigoien, X., Fernandes, J. A., Grosjean, P., Denis, K., Albaina, A., &amp; Santos, M. (2009). Spring zooplankton distribution in the Bay of Biscay from 1998 to 2006 in relation with anchovy recruitment.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1</w:t>
      </w:r>
      <w:r w:rsidRPr="002336FE">
        <w:rPr>
          <w:rFonts w:ascii="Calibri" w:hAnsi="Calibri" w:cs="Calibri"/>
        </w:rPr>
        <w:t>(1), 1–17. https://doi.org/10.1093/plankt/fbn096</w:t>
      </w:r>
    </w:p>
    <w:p w14:paraId="1E5F4E40" w14:textId="77777777" w:rsidR="002336FE" w:rsidRPr="002336FE" w:rsidRDefault="002336FE" w:rsidP="002336FE">
      <w:pPr>
        <w:pStyle w:val="Bibliography"/>
        <w:rPr>
          <w:rFonts w:ascii="Calibri" w:hAnsi="Calibri" w:cs="Calibri"/>
        </w:rPr>
      </w:pPr>
      <w:r w:rsidRPr="002336FE">
        <w:rPr>
          <w:rFonts w:ascii="Calibri" w:hAnsi="Calibri" w:cs="Calibri"/>
        </w:rPr>
        <w:t xml:space="preserve">Lopes, R. M., Katsuragawa, M., Dias, J. F., Montú, M. A., Muelbert, J. H., Gorri, C., &amp; Brandini, F. P. (2006). Zooplankton and ichthyoplankton distribution on the southern Brazilian </w:t>
      </w:r>
      <w:r w:rsidRPr="002336FE">
        <w:rPr>
          <w:rFonts w:ascii="Calibri" w:hAnsi="Calibri" w:cs="Calibri"/>
        </w:rPr>
        <w:lastRenderedPageBreak/>
        <w:t xml:space="preserve">shelf: an overview. </w:t>
      </w:r>
      <w:r w:rsidRPr="002336FE">
        <w:rPr>
          <w:rFonts w:ascii="Calibri" w:hAnsi="Calibri" w:cs="Calibri"/>
          <w:i/>
          <w:iCs/>
        </w:rPr>
        <w:t>Scientia Marina</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2), 14. https://doi.org/10.3989/scimar.2006.70n2189</w:t>
      </w:r>
    </w:p>
    <w:p w14:paraId="4949A12D" w14:textId="77777777" w:rsidR="002336FE" w:rsidRPr="002336FE" w:rsidRDefault="002336FE" w:rsidP="002336FE">
      <w:pPr>
        <w:pStyle w:val="Bibliography"/>
        <w:rPr>
          <w:rFonts w:ascii="Calibri" w:hAnsi="Calibri" w:cs="Calibri"/>
        </w:rPr>
      </w:pPr>
      <w:r w:rsidRPr="002336FE">
        <w:rPr>
          <w:rFonts w:ascii="Calibri" w:hAnsi="Calibri" w:cs="Calibri"/>
        </w:rPr>
        <w:t xml:space="preserve">Marcolin, C. da R., Schultes, S., Jackson, G. A., &amp; Lopes, R. M. (2013). Plankton and seston size spectra estimated by the LOPC and ZooScan in the Abrolhos Bank ecosystem (SE Atlantic). </w:t>
      </w:r>
      <w:r w:rsidRPr="002336FE">
        <w:rPr>
          <w:rFonts w:ascii="Calibri" w:hAnsi="Calibri" w:cs="Calibri"/>
          <w:i/>
          <w:iCs/>
        </w:rPr>
        <w:t>Continental Shelf Research</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 74–87. https://doi.org/10.1016/j.csr.2013.09.022</w:t>
      </w:r>
    </w:p>
    <w:p w14:paraId="28B91078" w14:textId="77777777" w:rsidR="002336FE" w:rsidRPr="002336FE" w:rsidRDefault="002336FE" w:rsidP="002336FE">
      <w:pPr>
        <w:pStyle w:val="Bibliography"/>
        <w:rPr>
          <w:rFonts w:ascii="Calibri" w:hAnsi="Calibri" w:cs="Calibri"/>
        </w:rPr>
      </w:pPr>
      <w:r w:rsidRPr="002336FE">
        <w:rPr>
          <w:rFonts w:ascii="Calibri" w:hAnsi="Calibri" w:cs="Calibri"/>
        </w:rPr>
        <w:t xml:space="preserve">Nogueira, E., González-Nuevo, G., Bode, A., Varela, M., Morán, X. A. G., &amp; Valdés, L. (2004). Comparison of biomass and size spectra derived from optical plankton counter data and net samples: application to the assessment of mesoplankton distribution along the Northwest and North Iberian Shelf. </w:t>
      </w:r>
      <w:r w:rsidRPr="002336FE">
        <w:rPr>
          <w:rFonts w:ascii="Calibri" w:hAnsi="Calibri" w:cs="Calibri"/>
          <w:i/>
          <w:iCs/>
        </w:rPr>
        <w:t>ICES Journal of Marine Science</w:t>
      </w:r>
      <w:r w:rsidRPr="002336FE">
        <w:rPr>
          <w:rFonts w:ascii="Calibri" w:hAnsi="Calibri" w:cs="Calibri"/>
        </w:rPr>
        <w:t xml:space="preserve">, </w:t>
      </w:r>
      <w:r w:rsidRPr="002336FE">
        <w:rPr>
          <w:rFonts w:ascii="Calibri" w:hAnsi="Calibri" w:cs="Calibri"/>
          <w:i/>
          <w:iCs/>
        </w:rPr>
        <w:t>61</w:t>
      </w:r>
      <w:r w:rsidRPr="002336FE">
        <w:rPr>
          <w:rFonts w:ascii="Calibri" w:hAnsi="Calibri" w:cs="Calibri"/>
        </w:rPr>
        <w:t>(4), 508–517. https://doi.org/10.1016/j.icesjms.2004.03.018</w:t>
      </w:r>
    </w:p>
    <w:p w14:paraId="5EB98C41" w14:textId="77777777" w:rsidR="002336FE" w:rsidRPr="002336FE" w:rsidRDefault="002336FE" w:rsidP="002336FE">
      <w:pPr>
        <w:pStyle w:val="Bibliography"/>
        <w:rPr>
          <w:rFonts w:ascii="Calibri" w:hAnsi="Calibri" w:cs="Calibri"/>
        </w:rPr>
      </w:pPr>
      <w:r w:rsidRPr="002336FE">
        <w:rPr>
          <w:rFonts w:ascii="Calibri" w:hAnsi="Calibri" w:cs="Calibri"/>
        </w:rPr>
        <w:t xml:space="preserve">Sabatès, A., Gili, J. M., &amp; Pagès, F. (1989). Relationship between zooplankton distribution, geographic characteristics and hydrographic patterns off the Catalan coast (Western Mediterranean). </w:t>
      </w:r>
      <w:r w:rsidRPr="002336FE">
        <w:rPr>
          <w:rFonts w:ascii="Calibri" w:hAnsi="Calibri" w:cs="Calibri"/>
          <w:i/>
          <w:iCs/>
        </w:rPr>
        <w:t>Marine Biology</w:t>
      </w:r>
      <w:r w:rsidRPr="002336FE">
        <w:rPr>
          <w:rFonts w:ascii="Calibri" w:hAnsi="Calibri" w:cs="Calibri"/>
        </w:rPr>
        <w:t xml:space="preserve">, </w:t>
      </w:r>
      <w:r w:rsidRPr="002336FE">
        <w:rPr>
          <w:rFonts w:ascii="Calibri" w:hAnsi="Calibri" w:cs="Calibri"/>
          <w:i/>
          <w:iCs/>
        </w:rPr>
        <w:t>103</w:t>
      </w:r>
      <w:r w:rsidRPr="002336FE">
        <w:rPr>
          <w:rFonts w:ascii="Calibri" w:hAnsi="Calibri" w:cs="Calibri"/>
        </w:rPr>
        <w:t>(2), 153–159. https://doi.org/10.1007/BF00543342</w:t>
      </w:r>
    </w:p>
    <w:p w14:paraId="0F469074" w14:textId="77777777" w:rsidR="002336FE" w:rsidRPr="002336FE" w:rsidRDefault="002336FE" w:rsidP="002336FE">
      <w:pPr>
        <w:pStyle w:val="Bibliography"/>
        <w:rPr>
          <w:rFonts w:ascii="Calibri" w:hAnsi="Calibri" w:cs="Calibri"/>
        </w:rPr>
      </w:pPr>
      <w:r w:rsidRPr="002336FE">
        <w:rPr>
          <w:rFonts w:ascii="Calibri" w:hAnsi="Calibri" w:cs="Calibri"/>
        </w:rPr>
        <w:t xml:space="preserve">Schultes, S., &amp; Lopes, R. M. (2009). Laser Optical Plankton Counter and Zooscan intercomparison in tropical and subtropical marine ecosystems. </w:t>
      </w:r>
      <w:r w:rsidRPr="002336FE">
        <w:rPr>
          <w:rFonts w:ascii="Calibri" w:hAnsi="Calibri" w:cs="Calibri"/>
          <w:i/>
          <w:iCs/>
        </w:rPr>
        <w:t>Limnology and Oceanography: Methods</w:t>
      </w:r>
      <w:r w:rsidRPr="002336FE">
        <w:rPr>
          <w:rFonts w:ascii="Calibri" w:hAnsi="Calibri" w:cs="Calibri"/>
        </w:rPr>
        <w:t xml:space="preserve">, </w:t>
      </w:r>
      <w:r w:rsidRPr="002336FE">
        <w:rPr>
          <w:rFonts w:ascii="Calibri" w:hAnsi="Calibri" w:cs="Calibri"/>
          <w:i/>
          <w:iCs/>
        </w:rPr>
        <w:t>7</w:t>
      </w:r>
      <w:r w:rsidRPr="002336FE">
        <w:rPr>
          <w:rFonts w:ascii="Calibri" w:hAnsi="Calibri" w:cs="Calibri"/>
        </w:rPr>
        <w:t>(11), 771–784. https://doi.org/10.4319/lom.2009.7.771</w:t>
      </w:r>
    </w:p>
    <w:p w14:paraId="212068C4" w14:textId="77777777" w:rsidR="002336FE" w:rsidRPr="002336FE" w:rsidRDefault="002336FE" w:rsidP="002336FE">
      <w:pPr>
        <w:pStyle w:val="Bibliography"/>
        <w:rPr>
          <w:rFonts w:ascii="Calibri" w:hAnsi="Calibri" w:cs="Calibri"/>
        </w:rPr>
      </w:pPr>
      <w:r w:rsidRPr="002336FE">
        <w:rPr>
          <w:rFonts w:ascii="Calibri" w:hAnsi="Calibri" w:cs="Calibri"/>
        </w:rPr>
        <w:t xml:space="preserve">Skarðhamar, J., Slagstad, D., &amp; Edvardsen, A. (2007). Plankton distributions related to hydrography and circulation dynamics on a narrow continental shelf off Northern Norway. </w:t>
      </w:r>
      <w:r w:rsidRPr="002336FE">
        <w:rPr>
          <w:rFonts w:ascii="Calibri" w:hAnsi="Calibri" w:cs="Calibri"/>
          <w:i/>
          <w:iCs/>
        </w:rPr>
        <w:t>Estuarine, Coastal and Shelf Science</w:t>
      </w:r>
      <w:r w:rsidRPr="002336FE">
        <w:rPr>
          <w:rFonts w:ascii="Calibri" w:hAnsi="Calibri" w:cs="Calibri"/>
        </w:rPr>
        <w:t xml:space="preserve">, </w:t>
      </w:r>
      <w:r w:rsidRPr="002336FE">
        <w:rPr>
          <w:rFonts w:ascii="Calibri" w:hAnsi="Calibri" w:cs="Calibri"/>
          <w:i/>
          <w:iCs/>
        </w:rPr>
        <w:t>75</w:t>
      </w:r>
      <w:r w:rsidRPr="002336FE">
        <w:rPr>
          <w:rFonts w:ascii="Calibri" w:hAnsi="Calibri" w:cs="Calibri"/>
        </w:rPr>
        <w:t>(3), 381–392. https://doi.org/10.1016/j.ecss.2007.05.044</w:t>
      </w:r>
    </w:p>
    <w:p w14:paraId="735FEAA3" w14:textId="77777777" w:rsidR="002336FE" w:rsidRPr="002336FE" w:rsidRDefault="002336FE" w:rsidP="002336FE">
      <w:pPr>
        <w:pStyle w:val="Bibliography"/>
        <w:rPr>
          <w:rFonts w:ascii="Calibri" w:hAnsi="Calibri" w:cs="Calibri"/>
        </w:rPr>
      </w:pPr>
      <w:r w:rsidRPr="002336FE">
        <w:rPr>
          <w:rFonts w:ascii="Calibri" w:hAnsi="Calibri" w:cs="Calibri"/>
        </w:rPr>
        <w:lastRenderedPageBreak/>
        <w:t xml:space="preserve">Sourisseau, M., &amp; Carlotti, F. (2006). Spatial distribution of zooplankton size spectra on the French continental shelf of the Bay of Biscay during spring 2000 and 2001. </w:t>
      </w:r>
      <w:r w:rsidRPr="002336FE">
        <w:rPr>
          <w:rFonts w:ascii="Calibri" w:hAnsi="Calibri" w:cs="Calibri"/>
          <w:i/>
          <w:iCs/>
        </w:rPr>
        <w:t>Journal of Geophysical Research: Oceans</w:t>
      </w:r>
      <w:r w:rsidRPr="002336FE">
        <w:rPr>
          <w:rFonts w:ascii="Calibri" w:hAnsi="Calibri" w:cs="Calibri"/>
        </w:rPr>
        <w:t xml:space="preserve">, </w:t>
      </w:r>
      <w:r w:rsidRPr="002336FE">
        <w:rPr>
          <w:rFonts w:ascii="Calibri" w:hAnsi="Calibri" w:cs="Calibri"/>
          <w:i/>
          <w:iCs/>
        </w:rPr>
        <w:t>111</w:t>
      </w:r>
      <w:r w:rsidRPr="002336FE">
        <w:rPr>
          <w:rFonts w:ascii="Calibri" w:hAnsi="Calibri" w:cs="Calibri"/>
        </w:rPr>
        <w:t>(C5). https://doi.org/10.1029/2005jc003063</w:t>
      </w:r>
    </w:p>
    <w:p w14:paraId="41B95B56" w14:textId="77777777" w:rsidR="002336FE" w:rsidRPr="002336FE" w:rsidRDefault="002336FE" w:rsidP="002336FE">
      <w:pPr>
        <w:pStyle w:val="Bibliography"/>
        <w:rPr>
          <w:rFonts w:ascii="Calibri" w:hAnsi="Calibri" w:cs="Calibri"/>
        </w:rPr>
      </w:pPr>
      <w:r w:rsidRPr="002336FE">
        <w:rPr>
          <w:rFonts w:ascii="Calibri" w:hAnsi="Calibri" w:cs="Calibri"/>
        </w:rPr>
        <w:t xml:space="preserve">Thompson, G. A., Dinofrio, E. O., &amp; Alder, V. A. (2013). Structure, abundance and biomass size spectra of copepods and other zooplankton communities in upper waters of the Southwestern Atlantic Ocean during summer.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5</w:t>
      </w:r>
      <w:r w:rsidRPr="002336FE">
        <w:rPr>
          <w:rFonts w:ascii="Calibri" w:hAnsi="Calibri" w:cs="Calibri"/>
        </w:rPr>
        <w:t>(3), 610–629. https://doi.org/10.1093/plankt/fbt014</w:t>
      </w:r>
    </w:p>
    <w:p w14:paraId="7EF1D046" w14:textId="77777777" w:rsidR="002336FE" w:rsidRPr="002336FE" w:rsidRDefault="002336FE" w:rsidP="002336FE">
      <w:pPr>
        <w:pStyle w:val="Bibliography"/>
        <w:rPr>
          <w:rFonts w:ascii="Calibri" w:hAnsi="Calibri" w:cs="Calibri"/>
        </w:rPr>
      </w:pPr>
      <w:r w:rsidRPr="002336FE">
        <w:rPr>
          <w:rFonts w:ascii="Calibri" w:hAnsi="Calibri" w:cs="Calibri"/>
        </w:rPr>
        <w:t xml:space="preserve">Vandromme, P., Nogueira, E., Huret, M., Lopez-Urrutia, Á., González, G. G.-N., Sourisseau, M., &amp; Petitgas, P. (2014). Springtime zooplankton size structure over the continental shelf of the Bay of Biscay. </w:t>
      </w:r>
      <w:r w:rsidRPr="002336FE">
        <w:rPr>
          <w:rFonts w:ascii="Calibri" w:hAnsi="Calibri" w:cs="Calibri"/>
          <w:i/>
          <w:iCs/>
        </w:rPr>
        <w:t>Ocean Science</w:t>
      </w:r>
      <w:r w:rsidRPr="002336FE">
        <w:rPr>
          <w:rFonts w:ascii="Calibri" w:hAnsi="Calibri" w:cs="Calibri"/>
        </w:rPr>
        <w:t xml:space="preserve">, </w:t>
      </w:r>
      <w:r w:rsidRPr="002336FE">
        <w:rPr>
          <w:rFonts w:ascii="Calibri" w:hAnsi="Calibri" w:cs="Calibri"/>
          <w:i/>
          <w:iCs/>
        </w:rPr>
        <w:t>10</w:t>
      </w:r>
      <w:r w:rsidRPr="002336FE">
        <w:rPr>
          <w:rFonts w:ascii="Calibri" w:hAnsi="Calibri" w:cs="Calibri"/>
        </w:rPr>
        <w:t>, 821–835.</w:t>
      </w:r>
    </w:p>
    <w:p w14:paraId="1DD00C10" w14:textId="77777777" w:rsidR="002336FE" w:rsidRPr="002336FE" w:rsidRDefault="002336FE" w:rsidP="002336FE">
      <w:pPr>
        <w:pStyle w:val="Bibliography"/>
        <w:rPr>
          <w:rFonts w:ascii="Calibri" w:hAnsi="Calibri" w:cs="Calibri"/>
        </w:rPr>
      </w:pPr>
      <w:r w:rsidRPr="002336FE">
        <w:rPr>
          <w:rFonts w:ascii="Calibri" w:hAnsi="Calibri" w:cs="Calibri"/>
        </w:rPr>
        <w:t xml:space="preserve">Zeldis, J. R., &amp; Willis, K. J. (2015). Biogeographic and trophic drivers of mesozooplankton distribution on the northeast continental shelf and in Hauraki Gulf, New Zealand. </w:t>
      </w:r>
      <w:r w:rsidRPr="002336FE">
        <w:rPr>
          <w:rFonts w:ascii="Calibri" w:hAnsi="Calibri" w:cs="Calibri"/>
          <w:i/>
          <w:iCs/>
        </w:rPr>
        <w:t>New Zealand Journal of Marine and Freshwater Research</w:t>
      </w:r>
      <w:r w:rsidRPr="002336FE">
        <w:rPr>
          <w:rFonts w:ascii="Calibri" w:hAnsi="Calibri" w:cs="Calibri"/>
        </w:rPr>
        <w:t xml:space="preserve">, </w:t>
      </w:r>
      <w:r w:rsidRPr="002336FE">
        <w:rPr>
          <w:rFonts w:ascii="Calibri" w:hAnsi="Calibri" w:cs="Calibri"/>
          <w:i/>
          <w:iCs/>
        </w:rPr>
        <w:t>49</w:t>
      </w:r>
      <w:r w:rsidRPr="002336FE">
        <w:rPr>
          <w:rFonts w:ascii="Calibri" w:hAnsi="Calibri" w:cs="Calibri"/>
        </w:rPr>
        <w:t>(1), 69–86. https://doi.org/10.1080/00288330.2014.955806</w:t>
      </w:r>
    </w:p>
    <w:p w14:paraId="516B7463" w14:textId="77777777" w:rsidR="002336FE" w:rsidRPr="002336FE" w:rsidRDefault="002336FE" w:rsidP="002336FE">
      <w:pPr>
        <w:pStyle w:val="Bibliography"/>
        <w:rPr>
          <w:rFonts w:ascii="Calibri" w:hAnsi="Calibri" w:cs="Calibri"/>
        </w:rPr>
      </w:pPr>
      <w:r w:rsidRPr="002336FE">
        <w:rPr>
          <w:rFonts w:ascii="Calibri" w:hAnsi="Calibri" w:cs="Calibri"/>
        </w:rPr>
        <w:t xml:space="preserve">Zhang, W., Sun, X., Zheng, S., Zhu, M., Liang, J., Du, J., &amp; Yang, C. (2019). Plankton abundance, biovolume, and normalized biovolume size spectra in the northern slope of the South China Sea in autumn 2014 and summer 2015. </w:t>
      </w:r>
      <w:r w:rsidRPr="002336FE">
        <w:rPr>
          <w:rFonts w:ascii="Calibri" w:hAnsi="Calibri" w:cs="Calibri"/>
          <w:i/>
          <w:iCs/>
        </w:rPr>
        <w:t>Deep Sea Research Part II: Topical Studies in Oceanography</w:t>
      </w:r>
      <w:r w:rsidRPr="002336FE">
        <w:rPr>
          <w:rFonts w:ascii="Calibri" w:hAnsi="Calibri" w:cs="Calibri"/>
        </w:rPr>
        <w:t xml:space="preserve">, </w:t>
      </w:r>
      <w:r w:rsidRPr="002336FE">
        <w:rPr>
          <w:rFonts w:ascii="Calibri" w:hAnsi="Calibri" w:cs="Calibri"/>
          <w:i/>
          <w:iCs/>
        </w:rPr>
        <w:t>167</w:t>
      </w:r>
      <w:r w:rsidRPr="002336FE">
        <w:rPr>
          <w:rFonts w:ascii="Calibri" w:hAnsi="Calibri" w:cs="Calibri"/>
        </w:rPr>
        <w:t>, 79–92. https://doi.org/10.1016/j.dsr2.2019.07.006</w:t>
      </w:r>
    </w:p>
    <w:p w14:paraId="5364B664" w14:textId="61B44F49" w:rsidR="00C66DFB" w:rsidRPr="00B56C58" w:rsidRDefault="00D72ED2">
      <w:pPr>
        <w:spacing w:after="160" w:line="259" w:lineRule="auto"/>
        <w:rPr>
          <w:rFonts w:asciiTheme="minorHAnsi" w:hAnsiTheme="minorHAnsi" w:cstheme="minorHAnsi"/>
          <w:b/>
          <w:bCs/>
        </w:rPr>
      </w:pPr>
      <w:r w:rsidRPr="00B56C58">
        <w:rPr>
          <w:rFonts w:asciiTheme="minorHAnsi" w:hAnsiTheme="minorHAnsi" w:cstheme="minorHAnsi"/>
          <w:b/>
          <w:bCs/>
        </w:rPr>
        <w:fldChar w:fldCharType="end"/>
      </w:r>
    </w:p>
    <w:p w14:paraId="58323A0E" w14:textId="77777777" w:rsidR="00CD400A" w:rsidRPr="00B56C58" w:rsidRDefault="00CD400A" w:rsidP="00922E04">
      <w:pPr>
        <w:spacing w:line="360" w:lineRule="auto"/>
        <w:rPr>
          <w:rFonts w:asciiTheme="minorHAnsi" w:hAnsiTheme="minorHAnsi" w:cstheme="minorHAnsi"/>
        </w:rPr>
      </w:pPr>
    </w:p>
    <w:sectPr w:rsidR="00CD400A" w:rsidRPr="00B56C58" w:rsidSect="00C66D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8D1EE" w14:textId="77777777" w:rsidR="008D20A2" w:rsidRDefault="008D20A2">
      <w:r>
        <w:separator/>
      </w:r>
    </w:p>
  </w:endnote>
  <w:endnote w:type="continuationSeparator" w:id="0">
    <w:p w14:paraId="26243BFD" w14:textId="77777777" w:rsidR="008D20A2" w:rsidRDefault="008D2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967984"/>
      <w:docPartObj>
        <w:docPartGallery w:val="Page Numbers (Bottom of Page)"/>
        <w:docPartUnique/>
      </w:docPartObj>
    </w:sdtPr>
    <w:sdtEndPr>
      <w:rPr>
        <w:noProof/>
      </w:rPr>
    </w:sdtEndPr>
    <w:sdtContent>
      <w:p w14:paraId="70F46A97" w14:textId="77777777" w:rsidR="00CF4DB0" w:rsidRDefault="00922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AA0994" w14:textId="77777777" w:rsidR="00CF4DB0" w:rsidRDefault="008D20A2"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A48CB" w14:textId="77777777" w:rsidR="008D20A2" w:rsidRDefault="008D20A2">
      <w:r>
        <w:separator/>
      </w:r>
    </w:p>
  </w:footnote>
  <w:footnote w:type="continuationSeparator" w:id="0">
    <w:p w14:paraId="7C93E0E9" w14:textId="77777777" w:rsidR="008D20A2" w:rsidRDefault="008D20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B63C5" w14:textId="2402AE51" w:rsidR="00CF4DB0" w:rsidRDefault="00922E04"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04"/>
    <w:rsid w:val="00055958"/>
    <w:rsid w:val="000A5D04"/>
    <w:rsid w:val="000B0B97"/>
    <w:rsid w:val="000E320E"/>
    <w:rsid w:val="000E4F66"/>
    <w:rsid w:val="000E70F9"/>
    <w:rsid w:val="000F6B7E"/>
    <w:rsid w:val="00133BE7"/>
    <w:rsid w:val="00153C45"/>
    <w:rsid w:val="00157F62"/>
    <w:rsid w:val="0016429F"/>
    <w:rsid w:val="00196019"/>
    <w:rsid w:val="002336FE"/>
    <w:rsid w:val="00277934"/>
    <w:rsid w:val="00297A17"/>
    <w:rsid w:val="002A15AA"/>
    <w:rsid w:val="002A7676"/>
    <w:rsid w:val="002C7DF0"/>
    <w:rsid w:val="00313B26"/>
    <w:rsid w:val="00327205"/>
    <w:rsid w:val="00392ED7"/>
    <w:rsid w:val="003B3BA3"/>
    <w:rsid w:val="003D6634"/>
    <w:rsid w:val="003D7082"/>
    <w:rsid w:val="003E467B"/>
    <w:rsid w:val="00462636"/>
    <w:rsid w:val="00507A05"/>
    <w:rsid w:val="00555CC6"/>
    <w:rsid w:val="00592ACE"/>
    <w:rsid w:val="00605E61"/>
    <w:rsid w:val="006E4947"/>
    <w:rsid w:val="00762170"/>
    <w:rsid w:val="0084109C"/>
    <w:rsid w:val="008517BE"/>
    <w:rsid w:val="008D20A2"/>
    <w:rsid w:val="00922E04"/>
    <w:rsid w:val="009459B4"/>
    <w:rsid w:val="009A2AF3"/>
    <w:rsid w:val="00A027D2"/>
    <w:rsid w:val="00A36E93"/>
    <w:rsid w:val="00AC0F41"/>
    <w:rsid w:val="00AC7798"/>
    <w:rsid w:val="00AE5919"/>
    <w:rsid w:val="00B07758"/>
    <w:rsid w:val="00B56C58"/>
    <w:rsid w:val="00BB7B8C"/>
    <w:rsid w:val="00C66DFB"/>
    <w:rsid w:val="00C67EC0"/>
    <w:rsid w:val="00C81D15"/>
    <w:rsid w:val="00C9562E"/>
    <w:rsid w:val="00CD400A"/>
    <w:rsid w:val="00D72ED2"/>
    <w:rsid w:val="00DC20E6"/>
    <w:rsid w:val="00DF3465"/>
    <w:rsid w:val="00E143C5"/>
    <w:rsid w:val="00E17C9F"/>
    <w:rsid w:val="00E24670"/>
    <w:rsid w:val="00EB2BE9"/>
    <w:rsid w:val="00ED585C"/>
    <w:rsid w:val="00FB1FD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0E1B7"/>
  <w15:chartTrackingRefBased/>
  <w15:docId w15:val="{3977AE4A-375D-49B6-9E33-844D100B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04"/>
    <w:pPr>
      <w:spacing w:after="0" w:line="240" w:lineRule="auto"/>
    </w:pPr>
    <w:rPr>
      <w:rFonts w:ascii="Times New Roman" w:eastAsia="Calibri" w:hAnsi="Times New Roman" w:cs="Times New Roman"/>
      <w:sz w:val="24"/>
      <w:szCs w:val="20"/>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2E04"/>
    <w:pPr>
      <w:tabs>
        <w:tab w:val="center" w:pos="4680"/>
        <w:tab w:val="right" w:pos="9360"/>
      </w:tabs>
    </w:pPr>
  </w:style>
  <w:style w:type="character" w:customStyle="1" w:styleId="HeaderChar">
    <w:name w:val="Header Char"/>
    <w:basedOn w:val="DefaultParagraphFont"/>
    <w:link w:val="Header"/>
    <w:uiPriority w:val="99"/>
    <w:rsid w:val="00922E04"/>
    <w:rPr>
      <w:rFonts w:ascii="Times New Roman" w:eastAsia="Calibri" w:hAnsi="Times New Roman" w:cs="Times New Roman"/>
      <w:sz w:val="24"/>
      <w:szCs w:val="20"/>
      <w:lang w:val="en-US" w:bidi="ar-SA"/>
    </w:rPr>
  </w:style>
  <w:style w:type="paragraph" w:styleId="Footer">
    <w:name w:val="footer"/>
    <w:basedOn w:val="Normal"/>
    <w:link w:val="FooterChar"/>
    <w:uiPriority w:val="99"/>
    <w:unhideWhenUsed/>
    <w:rsid w:val="00922E04"/>
    <w:pPr>
      <w:tabs>
        <w:tab w:val="center" w:pos="4680"/>
        <w:tab w:val="right" w:pos="9360"/>
      </w:tabs>
    </w:pPr>
  </w:style>
  <w:style w:type="character" w:customStyle="1" w:styleId="FooterChar">
    <w:name w:val="Footer Char"/>
    <w:basedOn w:val="DefaultParagraphFont"/>
    <w:link w:val="Footer"/>
    <w:uiPriority w:val="99"/>
    <w:rsid w:val="00922E04"/>
    <w:rPr>
      <w:rFonts w:ascii="Times New Roman" w:eastAsia="Calibri" w:hAnsi="Times New Roman" w:cs="Times New Roman"/>
      <w:sz w:val="24"/>
      <w:szCs w:val="20"/>
      <w:lang w:val="en-US" w:bidi="ar-SA"/>
    </w:rPr>
  </w:style>
  <w:style w:type="character" w:styleId="LineNumber">
    <w:name w:val="line number"/>
    <w:basedOn w:val="DefaultParagraphFont"/>
    <w:uiPriority w:val="99"/>
    <w:semiHidden/>
    <w:unhideWhenUsed/>
    <w:rsid w:val="00922E04"/>
  </w:style>
  <w:style w:type="paragraph" w:styleId="BalloonText">
    <w:name w:val="Balloon Text"/>
    <w:basedOn w:val="Normal"/>
    <w:link w:val="BalloonTextChar"/>
    <w:uiPriority w:val="99"/>
    <w:semiHidden/>
    <w:unhideWhenUsed/>
    <w:rsid w:val="00C81D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15"/>
    <w:rPr>
      <w:rFonts w:ascii="Segoe UI" w:eastAsia="Calibri" w:hAnsi="Segoe UI" w:cs="Segoe UI"/>
      <w:sz w:val="18"/>
      <w:szCs w:val="18"/>
      <w:lang w:val="en-US" w:bidi="ar-SA"/>
    </w:rPr>
  </w:style>
  <w:style w:type="paragraph" w:styleId="Bibliography">
    <w:name w:val="Bibliography"/>
    <w:basedOn w:val="Normal"/>
    <w:next w:val="Normal"/>
    <w:uiPriority w:val="37"/>
    <w:unhideWhenUsed/>
    <w:rsid w:val="00D72E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92043">
      <w:bodyDiv w:val="1"/>
      <w:marLeft w:val="0"/>
      <w:marRight w:val="0"/>
      <w:marTop w:val="0"/>
      <w:marBottom w:val="0"/>
      <w:divBdr>
        <w:top w:val="none" w:sz="0" w:space="0" w:color="auto"/>
        <w:left w:val="none" w:sz="0" w:space="0" w:color="auto"/>
        <w:bottom w:val="none" w:sz="0" w:space="0" w:color="auto"/>
        <w:right w:val="none" w:sz="0" w:space="0" w:color="auto"/>
      </w:divBdr>
    </w:div>
    <w:div w:id="552620243">
      <w:bodyDiv w:val="1"/>
      <w:marLeft w:val="0"/>
      <w:marRight w:val="0"/>
      <w:marTop w:val="0"/>
      <w:marBottom w:val="0"/>
      <w:divBdr>
        <w:top w:val="none" w:sz="0" w:space="0" w:color="auto"/>
        <w:left w:val="none" w:sz="0" w:space="0" w:color="auto"/>
        <w:bottom w:val="none" w:sz="0" w:space="0" w:color="auto"/>
        <w:right w:val="none" w:sz="0" w:space="0" w:color="auto"/>
      </w:divBdr>
    </w:div>
    <w:div w:id="811488115">
      <w:bodyDiv w:val="1"/>
      <w:marLeft w:val="0"/>
      <w:marRight w:val="0"/>
      <w:marTop w:val="0"/>
      <w:marBottom w:val="0"/>
      <w:divBdr>
        <w:top w:val="none" w:sz="0" w:space="0" w:color="auto"/>
        <w:left w:val="none" w:sz="0" w:space="0" w:color="auto"/>
        <w:bottom w:val="none" w:sz="0" w:space="0" w:color="auto"/>
        <w:right w:val="none" w:sz="0" w:space="0" w:color="auto"/>
      </w:divBdr>
    </w:div>
    <w:div w:id="1223367468">
      <w:bodyDiv w:val="1"/>
      <w:marLeft w:val="0"/>
      <w:marRight w:val="0"/>
      <w:marTop w:val="0"/>
      <w:marBottom w:val="0"/>
      <w:divBdr>
        <w:top w:val="none" w:sz="0" w:space="0" w:color="auto"/>
        <w:left w:val="none" w:sz="0" w:space="0" w:color="auto"/>
        <w:bottom w:val="none" w:sz="0" w:space="0" w:color="auto"/>
        <w:right w:val="none" w:sz="0" w:space="0" w:color="auto"/>
      </w:divBdr>
    </w:div>
    <w:div w:id="1594556916">
      <w:bodyDiv w:val="1"/>
      <w:marLeft w:val="0"/>
      <w:marRight w:val="0"/>
      <w:marTop w:val="0"/>
      <w:marBottom w:val="0"/>
      <w:divBdr>
        <w:top w:val="none" w:sz="0" w:space="0" w:color="auto"/>
        <w:left w:val="none" w:sz="0" w:space="0" w:color="auto"/>
        <w:bottom w:val="none" w:sz="0" w:space="0" w:color="auto"/>
        <w:right w:val="none" w:sz="0" w:space="0" w:color="auto"/>
      </w:divBdr>
    </w:div>
    <w:div w:id="170867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7597</Words>
  <Characters>4330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cp:revision>
  <dcterms:created xsi:type="dcterms:W3CDTF">2021-05-14T04:06:00Z</dcterms:created>
  <dcterms:modified xsi:type="dcterms:W3CDTF">2021-05-1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A6FEVuQ"/&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